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046EE9" w:rsidRDefault="00046EE9" w:rsidP="00046EE9">
      <w:pPr>
        <w:spacing w:line="480" w:lineRule="auto"/>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C766BB" w:rsidRDefault="00C766BB" w:rsidP="006D6C5D">
      <w:pPr>
        <w:spacing w:line="480" w:lineRule="auto"/>
        <w:jc w:val="center"/>
        <w:rPr>
          <w:rFonts w:ascii="Times New Roman" w:hAnsi="Times New Roman" w:cs="Times New Roman"/>
          <w:sz w:val="24"/>
          <w:szCs w:val="24"/>
        </w:rPr>
      </w:pPr>
    </w:p>
    <w:p w:rsidR="0015100B" w:rsidRDefault="00186035" w:rsidP="007C0EA1">
      <w:pPr>
        <w:spacing w:line="480" w:lineRule="auto"/>
        <w:jc w:val="center"/>
        <w:rPr>
          <w:rFonts w:ascii="Times New Roman" w:hAnsi="Times New Roman" w:cs="Times New Roman"/>
          <w:sz w:val="24"/>
          <w:szCs w:val="24"/>
        </w:rPr>
      </w:pPr>
      <w:r w:rsidRPr="00186035">
        <w:rPr>
          <w:rFonts w:ascii="Times New Roman" w:hAnsi="Times New Roman" w:cs="Times New Roman"/>
          <w:sz w:val="24"/>
          <w:szCs w:val="24"/>
        </w:rPr>
        <w:t>Innovative Technology for Disaster Area Communications: Background and Recommendations</w:t>
      </w:r>
    </w:p>
    <w:p w:rsidR="006D6C5D" w:rsidRDefault="006D6C5D" w:rsidP="007C0EA1">
      <w:pPr>
        <w:spacing w:line="480" w:lineRule="auto"/>
        <w:jc w:val="center"/>
        <w:rPr>
          <w:rFonts w:ascii="Times New Roman" w:hAnsi="Times New Roman" w:cs="Times New Roman"/>
          <w:sz w:val="24"/>
          <w:szCs w:val="24"/>
        </w:rPr>
      </w:pPr>
      <w:r>
        <w:rPr>
          <w:rFonts w:ascii="Times New Roman" w:hAnsi="Times New Roman" w:cs="Times New Roman"/>
          <w:sz w:val="24"/>
          <w:szCs w:val="24"/>
        </w:rPr>
        <w:t>Smokie Lee</w:t>
      </w:r>
    </w:p>
    <w:p w:rsidR="006D6C5D" w:rsidRDefault="006D6C5D" w:rsidP="006D6C5D">
      <w:pPr>
        <w:spacing w:line="480" w:lineRule="auto"/>
        <w:jc w:val="center"/>
        <w:rPr>
          <w:rFonts w:ascii="Times New Roman" w:hAnsi="Times New Roman" w:cs="Times New Roman"/>
          <w:sz w:val="24"/>
          <w:szCs w:val="24"/>
        </w:rPr>
      </w:pPr>
      <w:r>
        <w:rPr>
          <w:rFonts w:ascii="Times New Roman" w:hAnsi="Times New Roman" w:cs="Times New Roman"/>
          <w:sz w:val="24"/>
          <w:szCs w:val="24"/>
        </w:rPr>
        <w:t>Southern New Hampshire University</w:t>
      </w:r>
    </w:p>
    <w:p w:rsidR="00046EE9" w:rsidRDefault="00046EE9">
      <w:pPr>
        <w:rPr>
          <w:rFonts w:ascii="Times New Roman" w:hAnsi="Times New Roman" w:cs="Times New Roman"/>
          <w:sz w:val="24"/>
          <w:szCs w:val="24"/>
        </w:rPr>
      </w:pPr>
      <w:r>
        <w:rPr>
          <w:rFonts w:ascii="Times New Roman" w:hAnsi="Times New Roman" w:cs="Times New Roman"/>
          <w:sz w:val="24"/>
          <w:szCs w:val="24"/>
        </w:rPr>
        <w:br w:type="page"/>
      </w:r>
    </w:p>
    <w:p w:rsidR="00426DA0" w:rsidRDefault="003310BF" w:rsidP="00426DA0">
      <w:pPr>
        <w:spacing w:line="480" w:lineRule="auto"/>
        <w:jc w:val="center"/>
        <w:rPr>
          <w:rFonts w:ascii="Times New Roman" w:hAnsi="Times New Roman" w:cs="Times New Roman"/>
          <w:sz w:val="24"/>
          <w:szCs w:val="24"/>
        </w:rPr>
      </w:pPr>
      <w:r w:rsidRPr="00186035">
        <w:rPr>
          <w:rFonts w:ascii="Times New Roman" w:hAnsi="Times New Roman" w:cs="Times New Roman"/>
          <w:sz w:val="24"/>
          <w:szCs w:val="24"/>
        </w:rPr>
        <w:lastRenderedPageBreak/>
        <w:t>Innovative Technology for Disaster Area Communications: Background and Recommendations</w:t>
      </w:r>
    </w:p>
    <w:p w:rsidR="00532770" w:rsidRDefault="00532770" w:rsidP="00B0510B">
      <w:pPr>
        <w:spacing w:line="480" w:lineRule="auto"/>
        <w:ind w:firstLine="720"/>
        <w:rPr>
          <w:rFonts w:ascii="Times New Roman" w:hAnsi="Times New Roman" w:cs="Times New Roman"/>
          <w:sz w:val="24"/>
          <w:szCs w:val="24"/>
        </w:rPr>
      </w:pPr>
    </w:p>
    <w:p w:rsidR="00B0510B" w:rsidRDefault="00515D2B" w:rsidP="00B0510B">
      <w:pPr>
        <w:spacing w:line="480" w:lineRule="auto"/>
        <w:ind w:firstLine="720"/>
        <w:rPr>
          <w:rFonts w:ascii="Times New Roman" w:hAnsi="Times New Roman" w:cs="Times New Roman"/>
          <w:sz w:val="24"/>
          <w:szCs w:val="24"/>
        </w:rPr>
      </w:pPr>
      <w:r w:rsidRPr="0012750D">
        <w:rPr>
          <w:rFonts w:ascii="Times New Roman" w:hAnsi="Times New Roman" w:cs="Times New Roman"/>
          <w:sz w:val="24"/>
          <w:szCs w:val="24"/>
        </w:rPr>
        <w:t>Communications are vital to successful relief efforts before, during, and after a natural or man-made disaster</w:t>
      </w:r>
      <w:r w:rsidR="00C22AD7">
        <w:rPr>
          <w:rFonts w:ascii="Times New Roman" w:hAnsi="Times New Roman" w:cs="Times New Roman"/>
          <w:sz w:val="24"/>
          <w:szCs w:val="24"/>
        </w:rPr>
        <w:t xml:space="preserve"> </w:t>
      </w:r>
      <w:r w:rsidR="008F756D">
        <w:rPr>
          <w:rFonts w:ascii="Times New Roman" w:hAnsi="Times New Roman" w:cs="Times New Roman"/>
          <w:sz w:val="24"/>
          <w:szCs w:val="24"/>
        </w:rPr>
        <w:fldChar w:fldCharType="begin"/>
      </w:r>
      <w:r w:rsidR="008F756D">
        <w:rPr>
          <w:rFonts w:ascii="Times New Roman" w:hAnsi="Times New Roman" w:cs="Times New Roman"/>
          <w:sz w:val="24"/>
          <w:szCs w:val="24"/>
        </w:rPr>
        <w:instrText xml:space="preserve"> ADDIN ZOTERO_ITEM CSL_CITATION {"citationID":"1baohh9dg4","properties":{"formattedCitation":"{\\rtf (\\uc0\\u8220{}Emergency Communications,\\uc0\\u8221{} n.d., \\uc0\\u8220{}Emergency communication system,\\uc0\\u8221{} 2015)}","plainCitation":"(“Emergency Communications,” n.d., “Emergency communication system,” 2015)"},"citationItems":[{"id":503,"uris":["http://zotero.org/users/1877236/items/8JXUGQMQ"],"uri":["http://zotero.org/users/1877236/items/8JXUGQMQ"],"itemData":{"id":503,"type":"webpage","title":"Emergency Communications","abstract":"During emergencies, the importance of our country’s communications systems becomes clear. These communications systems include the wireline and wireless telephone networks, broadcast and cable television, radio, Public Safety Land Mobile Radio, satellite systems and increasingly the Internet.","URL":"https://www.fcc.gov/guides/emergency-communications","accessed":{"date-parts":[["2015",10,18]]}}},{"id":490,"uris":["http://zotero.org/users/1877236/items/286XR338"],"uri":["http://zotero.org/users/1877236/items/286XR338"],"itemData":{"id":490,"type":"entry-encyclopedia","title":"Emergency communication system","container-title":"Wikipedia, the free encyclopedia","source":"Wikipedia","abstract":"An Emergency communication system (ECS) is any system (typically, computer-based) that is organized for the primary purpose of supporting one-way and two-way communication of emergency messages between both individuals and groups of individuals. These systems are commonly designed to integrate the cross-communication of messages between a variety of communication technologies, forming a unified communication system intended to optimize communications during emergencies.","URL":"https://en.wikipedia.org/w/index.php?title=Emergency_communication_system&amp;oldid=680438020","note":"Page Version ID: 680438020","language":"en","issued":{"date-parts":[["2015",9,10]]},"accessed":{"date-parts":[["2015",10,18]]}}}],"schema":"https://github.com/citation-style-language/schema/raw/master/csl-citation.json"} </w:instrText>
      </w:r>
      <w:r w:rsidR="008F756D">
        <w:rPr>
          <w:rFonts w:ascii="Times New Roman" w:hAnsi="Times New Roman" w:cs="Times New Roman"/>
          <w:sz w:val="24"/>
          <w:szCs w:val="24"/>
        </w:rPr>
        <w:fldChar w:fldCharType="separate"/>
      </w:r>
      <w:r w:rsidR="008F756D" w:rsidRPr="008F756D">
        <w:rPr>
          <w:rFonts w:ascii="Times New Roman" w:hAnsi="Times New Roman" w:cs="Times New Roman"/>
          <w:sz w:val="24"/>
          <w:szCs w:val="24"/>
        </w:rPr>
        <w:t>(“Emergency Communications,” n.d., “Emergency communication system,” 2015)</w:t>
      </w:r>
      <w:r w:rsidR="008F756D">
        <w:rPr>
          <w:rFonts w:ascii="Times New Roman" w:hAnsi="Times New Roman" w:cs="Times New Roman"/>
          <w:sz w:val="24"/>
          <w:szCs w:val="24"/>
        </w:rPr>
        <w:fldChar w:fldCharType="end"/>
      </w:r>
      <w:r w:rsidRPr="0012750D">
        <w:rPr>
          <w:rFonts w:ascii="Times New Roman" w:hAnsi="Times New Roman" w:cs="Times New Roman"/>
          <w:sz w:val="24"/>
          <w:szCs w:val="24"/>
        </w:rPr>
        <w:t>.</w:t>
      </w:r>
      <w:r w:rsidR="00426DA0">
        <w:rPr>
          <w:rFonts w:ascii="Times New Roman" w:hAnsi="Times New Roman" w:cs="Times New Roman"/>
          <w:sz w:val="24"/>
          <w:szCs w:val="24"/>
        </w:rPr>
        <w:t xml:space="preserve"> Infrastructure, if it existed prior to the disaster, is often severely impacted by the </w:t>
      </w:r>
      <w:r w:rsidR="009D2009">
        <w:rPr>
          <w:rFonts w:ascii="Times New Roman" w:hAnsi="Times New Roman" w:cs="Times New Roman"/>
          <w:sz w:val="24"/>
          <w:szCs w:val="24"/>
        </w:rPr>
        <w:t>disaster.</w:t>
      </w:r>
      <w:r w:rsidR="00A57C9B">
        <w:rPr>
          <w:rFonts w:ascii="Times New Roman" w:hAnsi="Times New Roman" w:cs="Times New Roman"/>
          <w:sz w:val="24"/>
          <w:szCs w:val="24"/>
        </w:rPr>
        <w:t xml:space="preserve"> </w:t>
      </w:r>
      <w:r w:rsidR="00594A97">
        <w:rPr>
          <w:rFonts w:ascii="Times New Roman" w:hAnsi="Times New Roman" w:cs="Times New Roman"/>
          <w:sz w:val="24"/>
          <w:szCs w:val="24"/>
        </w:rPr>
        <w:t>Consequently,</w:t>
      </w:r>
      <w:r w:rsidR="00B84ECC">
        <w:rPr>
          <w:rFonts w:ascii="Times New Roman" w:hAnsi="Times New Roman" w:cs="Times New Roman"/>
          <w:sz w:val="24"/>
          <w:szCs w:val="24"/>
        </w:rPr>
        <w:t xml:space="preserve"> improving communication networks in disaster situations is</w:t>
      </w:r>
      <w:r w:rsidR="00594A97">
        <w:rPr>
          <w:rFonts w:ascii="Times New Roman" w:hAnsi="Times New Roman" w:cs="Times New Roman"/>
          <w:sz w:val="24"/>
          <w:szCs w:val="24"/>
        </w:rPr>
        <w:t xml:space="preserve"> an important goal of many</w:t>
      </w:r>
      <w:r w:rsidRPr="0012750D">
        <w:rPr>
          <w:rFonts w:ascii="Times New Roman" w:hAnsi="Times New Roman" w:cs="Times New Roman"/>
          <w:sz w:val="24"/>
          <w:szCs w:val="24"/>
        </w:rPr>
        <w:t xml:space="preserve"> </w:t>
      </w:r>
      <w:r w:rsidR="00B84ECC">
        <w:rPr>
          <w:rFonts w:ascii="Times New Roman" w:hAnsi="Times New Roman" w:cs="Times New Roman"/>
          <w:sz w:val="24"/>
          <w:szCs w:val="24"/>
        </w:rPr>
        <w:t>r</w:t>
      </w:r>
      <w:r w:rsidR="004868E2">
        <w:rPr>
          <w:rFonts w:ascii="Times New Roman" w:hAnsi="Times New Roman" w:cs="Times New Roman"/>
          <w:sz w:val="24"/>
          <w:szCs w:val="24"/>
        </w:rPr>
        <w:t>elief</w:t>
      </w:r>
      <w:r w:rsidRPr="0012750D">
        <w:rPr>
          <w:rFonts w:ascii="Times New Roman" w:hAnsi="Times New Roman" w:cs="Times New Roman"/>
          <w:sz w:val="24"/>
          <w:szCs w:val="24"/>
        </w:rPr>
        <w:t xml:space="preserve"> organizations, and research continues to attempt to improve reliability, scalability, and interoperability </w:t>
      </w:r>
      <w:r w:rsidR="0090300E">
        <w:rPr>
          <w:rFonts w:ascii="Times New Roman" w:hAnsi="Times New Roman" w:cs="Times New Roman"/>
          <w:sz w:val="24"/>
          <w:szCs w:val="24"/>
        </w:rPr>
        <w:t>of these emergency communication networks</w:t>
      </w:r>
      <w:r w:rsidR="00C207D8">
        <w:rPr>
          <w:rFonts w:ascii="Times New Roman" w:hAnsi="Times New Roman" w:cs="Times New Roman"/>
          <w:sz w:val="24"/>
          <w:szCs w:val="24"/>
        </w:rPr>
        <w:t xml:space="preserve"> </w:t>
      </w:r>
      <w:r w:rsidR="00C207D8">
        <w:rPr>
          <w:rFonts w:ascii="Times New Roman" w:hAnsi="Times New Roman" w:cs="Times New Roman"/>
          <w:sz w:val="24"/>
          <w:szCs w:val="24"/>
        </w:rPr>
        <w:fldChar w:fldCharType="begin"/>
      </w:r>
      <w:r w:rsidR="00C207D8">
        <w:rPr>
          <w:rFonts w:ascii="Times New Roman" w:hAnsi="Times New Roman" w:cs="Times New Roman"/>
          <w:sz w:val="24"/>
          <w:szCs w:val="24"/>
        </w:rPr>
        <w:instrText xml:space="preserve"> ADDIN ZOTERO_ITEM CSL_CITATION {"citationID":"2e4im7mm6p","properties":{"formattedCitation":"{\\rtf (\\uc0\\u8220{}Wireless mesh network,\\uc0\\u8221{} 2015)}","plainCitation":"(“Wireless mesh network,” 2015)"},"citationItems":[{"id":505,"uris":["http://zotero.org/users/1877236/items/9MPPWMFX"],"uri":["http://zotero.org/users/1877236/items/9MPPWMFX"],"itemData":{"id":505,"type":"entry-encyclopedia","title":"Wireless mesh network","container-title":"Wikipedia, the free encyclopedia","source":"Wikipedia","abstract":"A wireless mesh network (WMN) is a communications network made up of radio nodes organized in a mesh topology. It is also a form of wireless ad hoc network. Wireless mesh networks often consist of mesh clients, mesh routers and gateways. The mesh clients are often laptops, cell phones and other wireless devices while the mesh routers forward traffic to and from the gateways which may, but need not, connect to the Internet. The coverage area of the radio nodes working as a single network is sometimes called a mesh cloud. Access to this mesh cloud is dependent on the radio nodes working in harmony with each other to create a radio network. A mesh network is reliable and offers redundancy. When one node can no longer operate, the rest of the nodes can still communicate with each other, directly or through one or more intermediate nodes. Wireless mesh networks can self form and self heal. Wireless mesh networks can be implemented with various wireless technology including 802.11, 802.15, 802.16, cellular technologies or combinations of more than one type.","URL":"https://en.wikipedia.org/w/index.php?title=Wireless_mesh_network&amp;oldid=684726059","note":"Page Version ID: 684726059","language":"en","issued":{"date-parts":[["2015",10,8]]},"accessed":{"date-parts":[["2015",10,18]]}}}],"schema":"https://github.com/citation-style-language/schema/raw/master/csl-citation.json"} </w:instrText>
      </w:r>
      <w:r w:rsidR="00C207D8">
        <w:rPr>
          <w:rFonts w:ascii="Times New Roman" w:hAnsi="Times New Roman" w:cs="Times New Roman"/>
          <w:sz w:val="24"/>
          <w:szCs w:val="24"/>
        </w:rPr>
        <w:fldChar w:fldCharType="separate"/>
      </w:r>
      <w:r w:rsidR="00C207D8" w:rsidRPr="00C207D8">
        <w:rPr>
          <w:rFonts w:ascii="Times New Roman" w:hAnsi="Times New Roman" w:cs="Times New Roman"/>
          <w:sz w:val="24"/>
          <w:szCs w:val="24"/>
        </w:rPr>
        <w:t>(“Wireless mesh network,” 2015)</w:t>
      </w:r>
      <w:r w:rsidR="00C207D8">
        <w:rPr>
          <w:rFonts w:ascii="Times New Roman" w:hAnsi="Times New Roman" w:cs="Times New Roman"/>
          <w:sz w:val="24"/>
          <w:szCs w:val="24"/>
        </w:rPr>
        <w:fldChar w:fldCharType="end"/>
      </w:r>
      <w:r w:rsidRPr="0012750D">
        <w:rPr>
          <w:rFonts w:ascii="Times New Roman" w:hAnsi="Times New Roman" w:cs="Times New Roman"/>
          <w:sz w:val="24"/>
          <w:szCs w:val="24"/>
        </w:rPr>
        <w:t>.</w:t>
      </w:r>
      <w:r>
        <w:rPr>
          <w:rFonts w:ascii="Times New Roman" w:hAnsi="Times New Roman" w:cs="Times New Roman"/>
          <w:sz w:val="24"/>
          <w:szCs w:val="24"/>
        </w:rPr>
        <w:t xml:space="preserve"> UNICEF is often a first responder to natural disasters in developing countries, providing emergency medical assistance to victims of the disaster and requires reliable communication systems to coordinate efforts with both UNICEF members and other relief organizations.</w:t>
      </w:r>
      <w:r w:rsidR="00B0510B">
        <w:rPr>
          <w:rFonts w:ascii="Times New Roman" w:hAnsi="Times New Roman" w:cs="Times New Roman"/>
          <w:sz w:val="24"/>
          <w:szCs w:val="24"/>
        </w:rPr>
        <w:t xml:space="preserve"> </w:t>
      </w:r>
    </w:p>
    <w:p w:rsidR="00B0510B" w:rsidRDefault="00FB7722" w:rsidP="00B05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UNICEF, a</w:t>
      </w:r>
      <w:r w:rsidR="00B0510B">
        <w:rPr>
          <w:rFonts w:ascii="Times New Roman" w:hAnsi="Times New Roman" w:cs="Times New Roman"/>
          <w:sz w:val="24"/>
          <w:szCs w:val="24"/>
        </w:rPr>
        <w:t xml:space="preserve">n effective disaster </w:t>
      </w:r>
      <w:r w:rsidR="000B72CA">
        <w:rPr>
          <w:rFonts w:ascii="Times New Roman" w:hAnsi="Times New Roman" w:cs="Times New Roman"/>
          <w:sz w:val="24"/>
          <w:szCs w:val="24"/>
        </w:rPr>
        <w:t xml:space="preserve">area </w:t>
      </w:r>
      <w:r w:rsidR="00B0510B">
        <w:rPr>
          <w:rFonts w:ascii="Times New Roman" w:hAnsi="Times New Roman" w:cs="Times New Roman"/>
          <w:sz w:val="24"/>
          <w:szCs w:val="24"/>
        </w:rPr>
        <w:t xml:space="preserve">communication </w:t>
      </w:r>
      <w:r w:rsidR="002D41D8">
        <w:rPr>
          <w:rFonts w:ascii="Times New Roman" w:hAnsi="Times New Roman" w:cs="Times New Roman"/>
          <w:sz w:val="24"/>
          <w:szCs w:val="24"/>
        </w:rPr>
        <w:t>network</w:t>
      </w:r>
      <w:r w:rsidR="00B0510B">
        <w:rPr>
          <w:rFonts w:ascii="Times New Roman" w:hAnsi="Times New Roman" w:cs="Times New Roman"/>
          <w:sz w:val="24"/>
          <w:szCs w:val="24"/>
        </w:rPr>
        <w:t xml:space="preserve"> </w:t>
      </w:r>
      <w:r>
        <w:rPr>
          <w:rFonts w:ascii="Times New Roman" w:hAnsi="Times New Roman" w:cs="Times New Roman"/>
          <w:sz w:val="24"/>
          <w:szCs w:val="24"/>
        </w:rPr>
        <w:t xml:space="preserve">for their organization </w:t>
      </w:r>
      <w:r w:rsidR="00B0510B">
        <w:rPr>
          <w:rFonts w:ascii="Times New Roman" w:hAnsi="Times New Roman" w:cs="Times New Roman"/>
          <w:sz w:val="24"/>
          <w:szCs w:val="24"/>
        </w:rPr>
        <w:t>must have the following attributes:</w:t>
      </w:r>
    </w:p>
    <w:p w:rsidR="00515D2B" w:rsidRDefault="00B0510B" w:rsidP="00B0510B">
      <w:pPr>
        <w:pStyle w:val="ListParagraph"/>
        <w:numPr>
          <w:ilvl w:val="0"/>
          <w:numId w:val="2"/>
        </w:numPr>
        <w:spacing w:line="480" w:lineRule="auto"/>
        <w:rPr>
          <w:rFonts w:ascii="Times New Roman" w:hAnsi="Times New Roman" w:cs="Times New Roman"/>
          <w:sz w:val="24"/>
          <w:szCs w:val="24"/>
        </w:rPr>
      </w:pPr>
      <w:r w:rsidRPr="00B0510B">
        <w:rPr>
          <w:rFonts w:ascii="Times New Roman" w:hAnsi="Times New Roman" w:cs="Times New Roman"/>
          <w:sz w:val="24"/>
          <w:szCs w:val="24"/>
        </w:rPr>
        <w:t xml:space="preserve">Self-contained: </w:t>
      </w:r>
      <w:r>
        <w:rPr>
          <w:rFonts w:ascii="Times New Roman" w:hAnsi="Times New Roman" w:cs="Times New Roman"/>
          <w:sz w:val="24"/>
          <w:szCs w:val="24"/>
        </w:rPr>
        <w:t xml:space="preserve">Due to the </w:t>
      </w:r>
      <w:r>
        <w:rPr>
          <w:rFonts w:ascii="Times New Roman" w:hAnsi="Times New Roman" w:cs="Times New Roman"/>
          <w:sz w:val="24"/>
          <w:szCs w:val="24"/>
        </w:rPr>
        <w:t>fragile nature of infrastructure in disaster areas</w:t>
      </w:r>
      <w:r w:rsidR="00CB7AA6">
        <w:rPr>
          <w:rFonts w:ascii="Times New Roman" w:hAnsi="Times New Roman" w:cs="Times New Roman"/>
          <w:sz w:val="24"/>
          <w:szCs w:val="24"/>
        </w:rPr>
        <w:t xml:space="preserve"> </w:t>
      </w:r>
      <w:r w:rsidR="00CB7AA6">
        <w:rPr>
          <w:rFonts w:ascii="Times New Roman" w:hAnsi="Times New Roman" w:cs="Times New Roman"/>
          <w:sz w:val="24"/>
          <w:szCs w:val="24"/>
        </w:rPr>
        <w:fldChar w:fldCharType="begin"/>
      </w:r>
      <w:r w:rsidR="00CB7AA6">
        <w:rPr>
          <w:rFonts w:ascii="Times New Roman" w:hAnsi="Times New Roman" w:cs="Times New Roman"/>
          <w:sz w:val="24"/>
          <w:szCs w:val="24"/>
        </w:rPr>
        <w:instrText xml:space="preserve"> ADDIN ZOTERO_ITEM CSL_CITATION {"citationID":"2aflass0pq","properties":{"formattedCitation":"(Fragkiadakis, Askoxylakis, Tragos, &amp; Verikoukis, 2011)","plainCitation":"(Fragkiadakis, Askoxylakis, Tragos, &amp; Verikoukis, 2011)"},"citationItems":[{"id":466,"uris":["http://zotero.org/users/1877236/items/IGVA9BQQ"],"uri":["http://zotero.org/users/1877236/items/IGVA9BQQ"],"itemData":{"id":466,"type":"article-journal","title":"Ubiquitous robust communications for emergency response using multi-operator heterogeneous networks","container-title":"EURASIP Journal on Wireless Communications and Networking","page":"13","volume":"2011","issue":"1","abstract":"Abstract A number of disasters in various places of the planet have caused an extensive loss of lives, severe damages to properties and the environment, as well as a tremendous shock to the survivors. For relief and mitigation operations, emergency responders are immediately dispatched to the disaster areas. Ubiquitous and robust communications during the emergency response operations are of paramount importance. Nevertheless, various reports have highlighted that after many devastating events, the current technologies used, failed to support the mission critical communications, resulting in further loss of lives. Inefficiencies of the current communications used for emergency response include lack of technology inter-operability between different jurisdictions, and high vulnerability due to their centralized infrastructure. In this article, we propose a flexible network architecture that provides a common networking platform for heterogeneous multi-operator networks, for interoperation in case of emergencies. A wireless mesh network is the main part of the proposed architecture and this provides a back-up network in case of emergencies. We first describe the shortcomings and limitations of the current technologies, and then we address issues related to the applications and functionalities a future emergency response network should support. Furthermore, we describe the necessary requirements for a flexible, secure, robust, and QoS-aware emergency response multi-operator architecture, and then we suggest several schemes that can be adopted by our proposed architecture to meet those requirements. In addition, we suggest several methods for the re-tasking of communication means owned by independent individuals to provide support during emergencies. In order to investigate the feasibility of multimedia transmission over a wireless mesh network, we measured the performance of a video streaming application in a real wireless metropolitan multi-radio mesh network, showing that the mesh network can meet the requirements for high quality video transmissions.","DOI":"10.1186/1687-1499-2011-13","ISSN":"1687-1499; 1687-1472","author":[{"family":"Fragkiadakis","given":"Alexandros G."},{"family":"Askoxylakis","given":"Ioannis G."},{"family":"Tragos","given":"Elias Z."},{"family":"Verikoukis","given":"Christos V."}],"issued":{"date-parts":[["2011"]]}}}],"schema":"https://github.com/citation-style-language/schema/raw/master/csl-citation.json"} </w:instrText>
      </w:r>
      <w:r w:rsidR="00CB7AA6">
        <w:rPr>
          <w:rFonts w:ascii="Times New Roman" w:hAnsi="Times New Roman" w:cs="Times New Roman"/>
          <w:sz w:val="24"/>
          <w:szCs w:val="24"/>
        </w:rPr>
        <w:fldChar w:fldCharType="separate"/>
      </w:r>
      <w:r w:rsidR="00CB7AA6" w:rsidRPr="00CB7AA6">
        <w:rPr>
          <w:rFonts w:ascii="Times New Roman" w:hAnsi="Times New Roman" w:cs="Times New Roman"/>
          <w:sz w:val="24"/>
        </w:rPr>
        <w:t>(Fragkiadakis, Askoxylakis, Tragos, &amp; Verikoukis, 2011)</w:t>
      </w:r>
      <w:r w:rsidR="00CB7AA6">
        <w:rPr>
          <w:rFonts w:ascii="Times New Roman" w:hAnsi="Times New Roman" w:cs="Times New Roman"/>
          <w:sz w:val="24"/>
          <w:szCs w:val="24"/>
        </w:rPr>
        <w:fldChar w:fldCharType="end"/>
      </w:r>
      <w:r>
        <w:rPr>
          <w:rFonts w:ascii="Times New Roman" w:hAnsi="Times New Roman" w:cs="Times New Roman"/>
          <w:sz w:val="24"/>
          <w:szCs w:val="24"/>
        </w:rPr>
        <w:t>,</w:t>
      </w:r>
      <w:r w:rsidRPr="00B0510B">
        <w:rPr>
          <w:rFonts w:ascii="Times New Roman" w:hAnsi="Times New Roman" w:cs="Times New Roman"/>
          <w:sz w:val="24"/>
          <w:szCs w:val="24"/>
        </w:rPr>
        <w:t xml:space="preserve"> it cannot assume the existence of any</w:t>
      </w:r>
      <w:r w:rsidR="00B92715">
        <w:rPr>
          <w:rFonts w:ascii="Times New Roman" w:hAnsi="Times New Roman" w:cs="Times New Roman"/>
          <w:sz w:val="24"/>
          <w:szCs w:val="24"/>
        </w:rPr>
        <w:t xml:space="preserve"> </w:t>
      </w:r>
      <w:r w:rsidR="00D80B3C">
        <w:rPr>
          <w:rFonts w:ascii="Times New Roman" w:hAnsi="Times New Roman" w:cs="Times New Roman"/>
          <w:sz w:val="24"/>
          <w:szCs w:val="24"/>
        </w:rPr>
        <w:t>existing</w:t>
      </w:r>
      <w:r w:rsidRPr="00B0510B">
        <w:rPr>
          <w:rFonts w:ascii="Times New Roman" w:hAnsi="Times New Roman" w:cs="Times New Roman"/>
          <w:sz w:val="24"/>
          <w:szCs w:val="24"/>
        </w:rPr>
        <w:t xml:space="preserve"> infrastructure to operate</w:t>
      </w:r>
      <w:r w:rsidR="00FF5CA1">
        <w:rPr>
          <w:rFonts w:ascii="Times New Roman" w:hAnsi="Times New Roman" w:cs="Times New Roman"/>
          <w:sz w:val="24"/>
          <w:szCs w:val="24"/>
        </w:rPr>
        <w:t xml:space="preserve"> successfully, including power.</w:t>
      </w:r>
    </w:p>
    <w:p w:rsidR="00B0510B" w:rsidRDefault="002D41D8" w:rsidP="00B0510B">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nteroperable:</w:t>
      </w:r>
      <w:r w:rsidR="0042678D">
        <w:rPr>
          <w:rFonts w:ascii="Times New Roman" w:hAnsi="Times New Roman" w:cs="Times New Roman"/>
          <w:sz w:val="24"/>
          <w:szCs w:val="24"/>
        </w:rPr>
        <w:t xml:space="preserve"> Communications during relief efforts for many recent disasters have suffered from lack of</w:t>
      </w:r>
      <w:r w:rsidR="00FF5CA1">
        <w:rPr>
          <w:rFonts w:ascii="Times New Roman" w:hAnsi="Times New Roman" w:cs="Times New Roman"/>
          <w:sz w:val="24"/>
          <w:szCs w:val="24"/>
        </w:rPr>
        <w:t xml:space="preserve"> hardware</w:t>
      </w:r>
      <w:r w:rsidR="0042678D">
        <w:rPr>
          <w:rFonts w:ascii="Times New Roman" w:hAnsi="Times New Roman" w:cs="Times New Roman"/>
          <w:sz w:val="24"/>
          <w:szCs w:val="24"/>
        </w:rPr>
        <w:t xml:space="preserve"> interoperability</w:t>
      </w:r>
      <w:r>
        <w:rPr>
          <w:rFonts w:ascii="Times New Roman" w:hAnsi="Times New Roman" w:cs="Times New Roman"/>
          <w:sz w:val="24"/>
          <w:szCs w:val="24"/>
        </w:rPr>
        <w:t xml:space="preserve"> </w:t>
      </w:r>
      <w:r w:rsidR="0042678D">
        <w:rPr>
          <w:rFonts w:ascii="Times New Roman" w:hAnsi="Times New Roman" w:cs="Times New Roman"/>
          <w:sz w:val="24"/>
          <w:szCs w:val="24"/>
        </w:rPr>
        <w:fldChar w:fldCharType="begin"/>
      </w:r>
      <w:r w:rsidR="0042678D">
        <w:rPr>
          <w:rFonts w:ascii="Times New Roman" w:hAnsi="Times New Roman" w:cs="Times New Roman"/>
          <w:sz w:val="24"/>
          <w:szCs w:val="24"/>
        </w:rPr>
        <w:instrText xml:space="preserve"> ADDIN ZOTERO_ITEM CSL_CITATION {"citationID":"4dXrBgTF","properties":{"formattedCitation":"{\\rtf (\\uc0\\u8220{}Emergency communication system,\\uc0\\u8221{} 2015; Manoj &amp; Baker, 2007)}","plainCitation":"(“Emergency communication system,” 2015; Manoj &amp; Baker, 2007)"},"citationItems":[{"id":490,"uris":["http://zotero.org/users/1877236/items/286XR338"],"uri":["http://zotero.org/users/1877236/items/286XR338"],"itemData":{"id":490,"type":"entry-encyclopedia","title":"Emergency communication system","container-title":"Wikipedia, the free encyclopedia","source":"Wikipedia","abstract":"An Emergency communication system (ECS) is any system (typically, computer-based) that is organized for the primary purpose of supporting one-way and two-way communication of emergency messages between both individuals and groups of individuals. These systems are commonly designed to integrate the cross-communication of messages between a variety of communication technologies, forming a unified communication system intended to optimize communications during emergencies.","URL":"https://en.wikipedia.org/w/index.php?title=Emergency_communication_system&amp;oldid=680438020","note":"Page Version ID: 680438020","language":"en","issued":{"date-parts":[["2015",9,10]]},"accessed":{"date-parts":[["2015",10,18]]}}},{"id":523,"uris":["http://zotero.org/users/1877236/items/7CPP4AZS"],"uri":["http://zotero.org/users/1877236/items/7CPP4AZS"],"itemData":{"id":523,"type":"article-journal","title":"Communication Challenges in Emergency Response","container-title":"Communications of the ACM","page":"51-53","volume":"50","issue":"3","source":"EBSCOhost","abstract":"The article discusses communication challenges in emergency response. Emergency responders dealing with the September 11, 2001 terrorist attacks on the World Trade Center in New York City and Hurricane Katrina in 2005 found that one of the biggest problems in crisis communication is the lack of radio interoperability, which makes it difficult for government agencies to communicate with private and state organizations. The authors suggest that communication problems go even deeper, analyzing the technological, sociological, and organizational impediments to ideal emergency response.","DOI":"10.1145/1226736.1226765","ISSN":"00010782","journalAbbreviation":"Communications of the ACM","author":[{"family":"Manoj","given":"B. S."},{"family":"Baker","given":"Alexandra Hubenko"}],"issued":{"date-parts":[["2007",3]]}}}],"schema":"https://github.com/citation-style-language/schema/raw/master/csl-citation.json"} </w:instrText>
      </w:r>
      <w:r w:rsidR="0042678D">
        <w:rPr>
          <w:rFonts w:ascii="Times New Roman" w:hAnsi="Times New Roman" w:cs="Times New Roman"/>
          <w:sz w:val="24"/>
          <w:szCs w:val="24"/>
        </w:rPr>
        <w:fldChar w:fldCharType="separate"/>
      </w:r>
      <w:r w:rsidR="0042678D" w:rsidRPr="0042678D">
        <w:rPr>
          <w:rFonts w:ascii="Times New Roman" w:hAnsi="Times New Roman" w:cs="Times New Roman"/>
          <w:sz w:val="24"/>
          <w:szCs w:val="24"/>
        </w:rPr>
        <w:t>(“Emergency communication system,” 2015; Manoj &amp; Baker, 2007)</w:t>
      </w:r>
      <w:r w:rsidR="0042678D">
        <w:rPr>
          <w:rFonts w:ascii="Times New Roman" w:hAnsi="Times New Roman" w:cs="Times New Roman"/>
          <w:sz w:val="24"/>
          <w:szCs w:val="24"/>
        </w:rPr>
        <w:fldChar w:fldCharType="end"/>
      </w:r>
      <w:r w:rsidR="000C23AD">
        <w:rPr>
          <w:rFonts w:ascii="Times New Roman" w:hAnsi="Times New Roman" w:cs="Times New Roman"/>
          <w:sz w:val="24"/>
          <w:szCs w:val="24"/>
        </w:rPr>
        <w:t>, or an inability for devices from one network to work with another network for the purposes of voice and data</w:t>
      </w:r>
      <w:r w:rsidR="00857E84">
        <w:rPr>
          <w:rFonts w:ascii="Times New Roman" w:hAnsi="Times New Roman" w:cs="Times New Roman"/>
          <w:sz w:val="24"/>
          <w:szCs w:val="24"/>
        </w:rPr>
        <w:t xml:space="preserve"> transmission</w:t>
      </w:r>
      <w:r w:rsidR="000C23AD">
        <w:rPr>
          <w:rFonts w:ascii="Times New Roman" w:hAnsi="Times New Roman" w:cs="Times New Roman"/>
          <w:sz w:val="24"/>
          <w:szCs w:val="24"/>
        </w:rPr>
        <w:t>.</w:t>
      </w:r>
    </w:p>
    <w:p w:rsidR="0042678D" w:rsidRDefault="0042678D" w:rsidP="00B0510B">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Redundant:</w:t>
      </w:r>
      <w:r w:rsidR="00FF5CA1">
        <w:rPr>
          <w:rFonts w:ascii="Times New Roman" w:hAnsi="Times New Roman" w:cs="Times New Roman"/>
          <w:sz w:val="24"/>
          <w:szCs w:val="24"/>
        </w:rPr>
        <w:t xml:space="preserve"> </w:t>
      </w:r>
      <w:r w:rsidR="00890DEA">
        <w:rPr>
          <w:rFonts w:ascii="Times New Roman" w:hAnsi="Times New Roman" w:cs="Times New Roman"/>
          <w:sz w:val="24"/>
          <w:szCs w:val="24"/>
        </w:rPr>
        <w:t xml:space="preserve">Redundancy is the “duplication of critical components…of a system with the intention of increasing reliability” </w:t>
      </w:r>
      <w:r w:rsidR="00890DEA">
        <w:rPr>
          <w:rFonts w:ascii="Times New Roman" w:hAnsi="Times New Roman" w:cs="Times New Roman"/>
          <w:sz w:val="24"/>
          <w:szCs w:val="24"/>
        </w:rPr>
        <w:fldChar w:fldCharType="begin"/>
      </w:r>
      <w:r w:rsidR="00890DEA">
        <w:rPr>
          <w:rFonts w:ascii="Times New Roman" w:hAnsi="Times New Roman" w:cs="Times New Roman"/>
          <w:sz w:val="24"/>
          <w:szCs w:val="24"/>
        </w:rPr>
        <w:instrText xml:space="preserve"> ADDIN ZOTERO_ITEM CSL_CITATION {"citationID":"dpmregvqs","properties":{"formattedCitation":"{\\rtf (\\uc0\\u8220{}Redundancy (engineering),\\uc0\\u8221{} 2015, \\uc0\\u8220{}What is Network Redundancy?,\\uc0\\u8221{} n.d.)}","plainCitation":"(“Redundancy (engineering),” 2015, “What is Network Redundancy?,” n.d.)"},"citationItems":[{"id":530,"uris":["http://zotero.org/users/1877236/items/8R9U4UZV"],"uri":["http://zotero.org/users/1877236/items/8R9U4UZV"],"itemData":{"id":530,"type":"entry-encyclopedia","title":"Redundancy (engineering)","container-title":"Wikipedia, the free encyclopedia","source":"Wikipedia","abstract":"In engineering, redundancy is the duplication of critical components or functions of a system with the intention of increasing reliability of the system, usually in the form of a backup or fail-safe.\nIn many safety-critical systems, such as fly-by-wire and hydraulic systems in aircraft, some parts of the control system may be triplicated, which is formally termed triple modular redundancy (TMR). An error in one component may then be out-voted by the other two. In a triply redundant system, the system has three sub components, all three of which must fail before the system fails. Since each one rarely fails, and the sub components are expected to fail independently, the probability of all three failing is calculated to be extraordinarily small; often outweighed by other risk factors, e.g., human error. Redundancy may also be known by the terms \"majority voting systems\" or \"voting logic\".\n\nRedundancy sometimes produces less, instead of greater reliability –  it creates a more complex system which is prone to various issues, it may lead to human neglect of duty, and may lead to higher production demands which by overstressing the system may make it less safe.","URL":"https://en.wikipedia.org/w/index.php?title=Redundancy_(engineering)&amp;oldid=679546736","note":"Page Version ID: 679546736","language":"en","issued":{"date-parts":[["2015",9,5]]},"accessed":{"date-parts":[["2015",10,18]]}}},{"id":528,"uris":["http://zotero.org/users/1877236/items/5HP52TWM"],"uri":["http://zotero.org/users/1877236/items/5HP52TWM"],"itemData":{"id":528,"type":"webpage","title":"What is Network Redundancy? - Definition from Techopedia","container-title":"Techopedia.com","abstract":"Network Redundancy Definition - Network redundancy is a process through which additional or alternate instances of network devices, equipment and...","URL":"https://www.techopedia.com/definition/29305/network-redundancy","shortTitle":"What is Network Redundancy?","accessed":{"date-parts":[["2015",10,18]]}}}],"schema":"https://github.com/citation-style-language/schema/raw/master/csl-citation.json"} </w:instrText>
      </w:r>
      <w:r w:rsidR="00890DEA">
        <w:rPr>
          <w:rFonts w:ascii="Times New Roman" w:hAnsi="Times New Roman" w:cs="Times New Roman"/>
          <w:sz w:val="24"/>
          <w:szCs w:val="24"/>
        </w:rPr>
        <w:fldChar w:fldCharType="separate"/>
      </w:r>
      <w:r w:rsidR="00890DEA" w:rsidRPr="00890DEA">
        <w:rPr>
          <w:rFonts w:ascii="Times New Roman" w:hAnsi="Times New Roman" w:cs="Times New Roman"/>
          <w:sz w:val="24"/>
          <w:szCs w:val="24"/>
        </w:rPr>
        <w:t>(“Redundancy (engineering),”</w:t>
      </w:r>
      <w:r w:rsidR="00890DEA">
        <w:rPr>
          <w:rFonts w:ascii="Times New Roman" w:hAnsi="Times New Roman" w:cs="Times New Roman"/>
          <w:sz w:val="24"/>
          <w:szCs w:val="24"/>
        </w:rPr>
        <w:t xml:space="preserve"> 2015</w:t>
      </w:r>
      <w:r w:rsidR="00890DEA" w:rsidRPr="00890DEA">
        <w:rPr>
          <w:rFonts w:ascii="Times New Roman" w:hAnsi="Times New Roman" w:cs="Times New Roman"/>
          <w:sz w:val="24"/>
          <w:szCs w:val="24"/>
        </w:rPr>
        <w:t>)</w:t>
      </w:r>
      <w:r w:rsidR="00890DEA">
        <w:rPr>
          <w:rFonts w:ascii="Times New Roman" w:hAnsi="Times New Roman" w:cs="Times New Roman"/>
          <w:sz w:val="24"/>
          <w:szCs w:val="24"/>
        </w:rPr>
        <w:fldChar w:fldCharType="end"/>
      </w:r>
      <w:r w:rsidR="00847BDA">
        <w:rPr>
          <w:rFonts w:ascii="Times New Roman" w:hAnsi="Times New Roman" w:cs="Times New Roman"/>
          <w:sz w:val="24"/>
          <w:szCs w:val="24"/>
        </w:rPr>
        <w:t xml:space="preserve"> and is important because of the unpredictability of the </w:t>
      </w:r>
      <w:r w:rsidR="007C0926">
        <w:rPr>
          <w:rFonts w:ascii="Times New Roman" w:hAnsi="Times New Roman" w:cs="Times New Roman"/>
          <w:sz w:val="24"/>
          <w:szCs w:val="24"/>
        </w:rPr>
        <w:t xml:space="preserve">geographic and social </w:t>
      </w:r>
      <w:r w:rsidR="00847BDA">
        <w:rPr>
          <w:rFonts w:ascii="Times New Roman" w:hAnsi="Times New Roman" w:cs="Times New Roman"/>
          <w:sz w:val="24"/>
          <w:szCs w:val="24"/>
        </w:rPr>
        <w:t>area surrounding a natural disaster</w:t>
      </w:r>
      <w:r w:rsidR="007C0926">
        <w:rPr>
          <w:rFonts w:ascii="Times New Roman" w:hAnsi="Times New Roman" w:cs="Times New Roman"/>
          <w:sz w:val="24"/>
          <w:szCs w:val="24"/>
        </w:rPr>
        <w:t>.</w:t>
      </w:r>
    </w:p>
    <w:p w:rsidR="003F01BB" w:rsidRDefault="003F01BB" w:rsidP="003F01BB">
      <w:pPr>
        <w:spacing w:line="480" w:lineRule="auto"/>
        <w:jc w:val="center"/>
        <w:rPr>
          <w:rFonts w:ascii="Times New Roman" w:hAnsi="Times New Roman" w:cs="Times New Roman"/>
          <w:sz w:val="24"/>
          <w:szCs w:val="24"/>
        </w:rPr>
      </w:pPr>
    </w:p>
    <w:p w:rsidR="003F01BB" w:rsidRPr="003D48A9" w:rsidRDefault="00E34EE9" w:rsidP="0021317F">
      <w:pPr>
        <w:spacing w:line="480" w:lineRule="auto"/>
        <w:rPr>
          <w:rFonts w:ascii="Times New Roman" w:hAnsi="Times New Roman" w:cs="Times New Roman"/>
          <w:b/>
          <w:sz w:val="24"/>
          <w:szCs w:val="24"/>
        </w:rPr>
      </w:pPr>
      <w:r w:rsidRPr="003D48A9">
        <w:rPr>
          <w:rFonts w:ascii="Times New Roman" w:hAnsi="Times New Roman" w:cs="Times New Roman"/>
          <w:b/>
          <w:sz w:val="24"/>
          <w:szCs w:val="24"/>
        </w:rPr>
        <w:t>Mobile Communication Centers</w:t>
      </w:r>
    </w:p>
    <w:p w:rsidR="006B0024" w:rsidRDefault="00D44D7D" w:rsidP="00CD38E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ensure availability of a communication network in a disaster area, many relief organizations deploy a communication hub housed in a vehicle that can create an ad-hoc network using aid worker’s devices or </w:t>
      </w:r>
      <w:r>
        <w:rPr>
          <w:rFonts w:ascii="Times New Roman" w:hAnsi="Times New Roman" w:cs="Times New Roman"/>
          <w:sz w:val="24"/>
          <w:szCs w:val="24"/>
        </w:rPr>
        <w:t>existing infrastructure</w:t>
      </w:r>
      <w:r>
        <w:rPr>
          <w:rFonts w:ascii="Times New Roman" w:hAnsi="Times New Roman" w:cs="Times New Roman"/>
          <w:sz w:val="24"/>
          <w:szCs w:val="24"/>
        </w:rPr>
        <w:t xml:space="preserve"> as nodes.</w:t>
      </w:r>
      <w:r w:rsidR="00B91288">
        <w:rPr>
          <w:rFonts w:ascii="Times New Roman" w:hAnsi="Times New Roman" w:cs="Times New Roman"/>
          <w:sz w:val="24"/>
          <w:szCs w:val="24"/>
        </w:rPr>
        <w:t xml:space="preserve"> Due to this lack of reliance on existing communication nodes, these networks are typically deployed after a disaster strikes</w:t>
      </w:r>
      <w:r w:rsidR="008013C0">
        <w:rPr>
          <w:rFonts w:ascii="Times New Roman" w:hAnsi="Times New Roman" w:cs="Times New Roman"/>
          <w:sz w:val="24"/>
          <w:szCs w:val="24"/>
        </w:rPr>
        <w:t>, which can hinder implementation if one is looking to offset the costs over a period of time</w:t>
      </w:r>
      <w:r w:rsidR="00B91288">
        <w:rPr>
          <w:rFonts w:ascii="Times New Roman" w:hAnsi="Times New Roman" w:cs="Times New Roman"/>
          <w:sz w:val="24"/>
          <w:szCs w:val="24"/>
        </w:rPr>
        <w:t>.</w:t>
      </w:r>
      <w:r>
        <w:rPr>
          <w:rFonts w:ascii="Times New Roman" w:hAnsi="Times New Roman" w:cs="Times New Roman"/>
          <w:sz w:val="24"/>
          <w:szCs w:val="24"/>
        </w:rPr>
        <w:t xml:space="preserve"> </w:t>
      </w:r>
      <w:r w:rsidR="00E452A6">
        <w:rPr>
          <w:rFonts w:ascii="Times New Roman" w:hAnsi="Times New Roman" w:cs="Times New Roman"/>
          <w:sz w:val="24"/>
          <w:szCs w:val="24"/>
        </w:rPr>
        <w:t>For the purposes of this paper, I define such mobile communication centers (MCCs) as a communication network infrastructure house</w:t>
      </w:r>
      <w:r w:rsidR="00633792">
        <w:rPr>
          <w:rFonts w:ascii="Times New Roman" w:hAnsi="Times New Roman" w:cs="Times New Roman"/>
          <w:sz w:val="24"/>
          <w:szCs w:val="24"/>
        </w:rPr>
        <w:t>d</w:t>
      </w:r>
      <w:r w:rsidR="00E452A6">
        <w:rPr>
          <w:rFonts w:ascii="Times New Roman" w:hAnsi="Times New Roman" w:cs="Times New Roman"/>
          <w:sz w:val="24"/>
          <w:szCs w:val="24"/>
        </w:rPr>
        <w:t xml:space="preserve"> in a vehicle or other mobile enclosure.</w:t>
      </w:r>
      <w:r w:rsidR="00E452A6">
        <w:rPr>
          <w:rFonts w:ascii="Times New Roman" w:hAnsi="Times New Roman" w:cs="Times New Roman"/>
          <w:sz w:val="24"/>
          <w:szCs w:val="24"/>
        </w:rPr>
        <w:t xml:space="preserve"> </w:t>
      </w:r>
      <w:r>
        <w:rPr>
          <w:rFonts w:ascii="Times New Roman" w:hAnsi="Times New Roman" w:cs="Times New Roman"/>
          <w:sz w:val="24"/>
          <w:szCs w:val="24"/>
        </w:rPr>
        <w:t xml:space="preserve">911-NOW is one such network created by Bell Labs that aims to provide “capacity and coverage on demand” for </w:t>
      </w:r>
      <w:r w:rsidR="00A00301">
        <w:rPr>
          <w:rFonts w:ascii="Times New Roman" w:hAnsi="Times New Roman" w:cs="Times New Roman"/>
          <w:sz w:val="24"/>
          <w:szCs w:val="24"/>
        </w:rPr>
        <w:t xml:space="preserve">voice and data transmissions during </w:t>
      </w:r>
      <w:r>
        <w:rPr>
          <w:rFonts w:ascii="Times New Roman" w:hAnsi="Times New Roman" w:cs="Times New Roman"/>
          <w:sz w:val="24"/>
          <w:szCs w:val="24"/>
        </w:rPr>
        <w:t xml:space="preserve">disaster </w:t>
      </w:r>
      <w:r w:rsidR="00F02454">
        <w:rPr>
          <w:rFonts w:ascii="Times New Roman" w:hAnsi="Times New Roman" w:cs="Times New Roman"/>
          <w:sz w:val="24"/>
          <w:szCs w:val="24"/>
        </w:rPr>
        <w:t>recovery operations</w:t>
      </w:r>
      <w:r w:rsidR="0046055A">
        <w:rPr>
          <w:rFonts w:ascii="Times New Roman" w:hAnsi="Times New Roman" w:cs="Times New Roman"/>
          <w:sz w:val="24"/>
          <w:szCs w:val="24"/>
        </w:rPr>
        <w:t>; t</w:t>
      </w:r>
      <w:r w:rsidR="00B91288">
        <w:rPr>
          <w:rFonts w:ascii="Times New Roman" w:hAnsi="Times New Roman" w:cs="Times New Roman"/>
          <w:sz w:val="24"/>
          <w:szCs w:val="24"/>
        </w:rPr>
        <w:t>his</w:t>
      </w:r>
      <w:r w:rsidR="00A00301">
        <w:rPr>
          <w:rFonts w:ascii="Times New Roman" w:hAnsi="Times New Roman" w:cs="Times New Roman"/>
          <w:sz w:val="24"/>
          <w:szCs w:val="24"/>
        </w:rPr>
        <w:t xml:space="preserve"> modular</w:t>
      </w:r>
      <w:r w:rsidR="000973BA">
        <w:rPr>
          <w:rFonts w:ascii="Times New Roman" w:hAnsi="Times New Roman" w:cs="Times New Roman"/>
          <w:sz w:val="24"/>
          <w:szCs w:val="24"/>
        </w:rPr>
        <w:t xml:space="preserve"> ad-hoc</w:t>
      </w:r>
      <w:r w:rsidR="00A00301">
        <w:rPr>
          <w:rFonts w:ascii="Times New Roman" w:hAnsi="Times New Roman" w:cs="Times New Roman"/>
          <w:sz w:val="24"/>
          <w:szCs w:val="24"/>
        </w:rPr>
        <w:t xml:space="preserve"> system can expand to accommodate the on-the-ground needs of aid workers as they become known </w:t>
      </w:r>
      <w:r w:rsidR="00A00301">
        <w:rPr>
          <w:rFonts w:ascii="Times New Roman" w:hAnsi="Times New Roman" w:cs="Times New Roman"/>
          <w:sz w:val="24"/>
          <w:szCs w:val="24"/>
        </w:rPr>
        <w:fldChar w:fldCharType="begin"/>
      </w:r>
      <w:r w:rsidR="00A00301">
        <w:rPr>
          <w:rFonts w:ascii="Times New Roman" w:hAnsi="Times New Roman" w:cs="Times New Roman"/>
          <w:sz w:val="24"/>
          <w:szCs w:val="24"/>
        </w:rPr>
        <w:instrText xml:space="preserve"> ADDIN ZOTERO_ITEM CSL_CITATION {"citationID":"3fspkf8av","properties":{"formattedCitation":"(Abusch-Magder et al., 2007)","plainCitation":"(Abusch-Magder et al., 2007)"},"citationItems":[{"id":458,"uris":["http://zotero.org/users/1877236/items/IHZKMXIJ"],"uri":["http://zotero.org/users/1877236/items/IHZKMXIJ"],"itemData":{"id":458,"type":"article-journal","title":"911-NOW: A network on wheels for emergency response and disaster recovery operations","container-title":"Bell Labs Technical Journal (John Wiley &amp; Sons, Inc.)","page":"113-133","volume":"11","issue":"4","source":"EBSCOhost","abstract":"Public safety organizations increasingly rely on wireless communication technology to provide effective command, control, and communication during emergencies and disaster response operations. Since emergencies can vary in scale from day-to-day operations to large-scale and widespread catastrophic events, any previously deployed network infrastructure may not be able to handle the traffic load. Worse, the wireless infrastructure may be damaged or destroyed, as occurred during the events of 9/11 and Hurricane Katrina. The 911-network on wheels (911-NOW) solution is a novel portable cellular system based on base station routers (BSRs) that does not require any pre-existing wireless infrastructure and provides capacity and coverage on demand. It is an auto-configurable system with a fully integrated service architecture that can be deployed as a single-cell solution for local communication or be configured to operate as an ad hoc network of cells. This paper describes the 911-NOW vision and discusses some of the differentiating features such as auto-configuration, network management, wireless mesh networking, and interoperability with existing public safety systems. We also highlight some of the research challenges associated with mobile and rapidly deployable wireless networks. In particular we provide an overview of issues centered upon dynamic assignment and management of Internet Protocol (IP) addresses, online and real-time calculation and maintenance of routing information, mobility management, and dynamic configuration and optimization of radio parameters. © 2007 Alcatel-Lucent.","DOI":"10.1002/bltj.20199","ISSN":"10897089","shortTitle":"911-NOW","journalAbbreviation":"Bell Labs Technical Journal (John Wiley &amp; Sons, Inc.)","author":[{"family":"Abusch-Magder","given":"David"},{"family":"Bosch","given":"Peter"},{"family":"Klein","given":"Thierry E."},{"family":"Polakos","given":"Paul A."},{"family":"Samuel","given":"Louis G."},{"family":"Viswanathan","given":"Harish"}],"issued":{"date-parts":[["2007"]],"season":"Winter"}}}],"schema":"https://github.com/citation-style-language/schema/raw/master/csl-citation.json"} </w:instrText>
      </w:r>
      <w:r w:rsidR="00A00301">
        <w:rPr>
          <w:rFonts w:ascii="Times New Roman" w:hAnsi="Times New Roman" w:cs="Times New Roman"/>
          <w:sz w:val="24"/>
          <w:szCs w:val="24"/>
        </w:rPr>
        <w:fldChar w:fldCharType="separate"/>
      </w:r>
      <w:r w:rsidR="00A00301" w:rsidRPr="00A00301">
        <w:rPr>
          <w:rFonts w:ascii="Times New Roman" w:hAnsi="Times New Roman" w:cs="Times New Roman"/>
          <w:sz w:val="24"/>
        </w:rPr>
        <w:t>(Abusch-Magder et al., 2007)</w:t>
      </w:r>
      <w:r w:rsidR="00A00301">
        <w:rPr>
          <w:rFonts w:ascii="Times New Roman" w:hAnsi="Times New Roman" w:cs="Times New Roman"/>
          <w:sz w:val="24"/>
          <w:szCs w:val="24"/>
        </w:rPr>
        <w:fldChar w:fldCharType="end"/>
      </w:r>
      <w:r w:rsidR="00BD33C9">
        <w:rPr>
          <w:rFonts w:ascii="Times New Roman" w:hAnsi="Times New Roman" w:cs="Times New Roman"/>
          <w:sz w:val="24"/>
          <w:szCs w:val="24"/>
        </w:rPr>
        <w:t xml:space="preserve">. </w:t>
      </w:r>
      <w:r w:rsidR="007B7316">
        <w:rPr>
          <w:rFonts w:ascii="Times New Roman" w:hAnsi="Times New Roman" w:cs="Times New Roman"/>
          <w:sz w:val="24"/>
          <w:szCs w:val="24"/>
        </w:rPr>
        <w:t xml:space="preserve">Cisco’s Network Emergency Response Vehicle (NERV) is another example </w:t>
      </w:r>
      <w:r w:rsidR="007B7316">
        <w:rPr>
          <w:rFonts w:ascii="Times New Roman" w:hAnsi="Times New Roman" w:cs="Times New Roman"/>
          <w:sz w:val="24"/>
          <w:szCs w:val="24"/>
        </w:rPr>
        <w:fldChar w:fldCharType="begin"/>
      </w:r>
      <w:r w:rsidR="007B7316">
        <w:rPr>
          <w:rFonts w:ascii="Times New Roman" w:hAnsi="Times New Roman" w:cs="Times New Roman"/>
          <w:sz w:val="24"/>
          <w:szCs w:val="24"/>
        </w:rPr>
        <w:instrText xml:space="preserve"> ADDIN ZOTERO_ITEM CSL_CITATION {"citationID":"2suapj3ds","properties":{"formattedCitation":"{\\rtf (\\uc0\\u8220{}How Cisco brings communications to disaster relief efforts,\\uc0\\u8221{} 2015)}","plainCitation":"(“How Cisco brings communications to disaster relief efforts,” 2015)"},"citationItems":[{"id":459,"uris":["http://zotero.org/users/1877236/items/3XWF7QK7"],"uri":["http://zotero.org/users/1877236/items/3XWF7QK7"],"itemData":{"id":459,"type":"webpage","title":"How Cisco brings communications to disaster relief efforts","container-title":"Network World","abstract":"A look at the high-tech tools Cisco employs to establish communications in areas that have recently suffered a disaster.","URL":"http://www.networkworld.com/article/2942835/cisco-subnet/how-cisco-brings-communications-to-disaster-relief-efforts.html","issued":{"date-parts":[["2015",7,1]]},"accessed":{"date-parts":[["2015",10,18]]}}}],"schema":"https://github.com/citation-style-language/schema/raw/master/csl-citation.json"} </w:instrText>
      </w:r>
      <w:r w:rsidR="007B7316">
        <w:rPr>
          <w:rFonts w:ascii="Times New Roman" w:hAnsi="Times New Roman" w:cs="Times New Roman"/>
          <w:sz w:val="24"/>
          <w:szCs w:val="24"/>
        </w:rPr>
        <w:fldChar w:fldCharType="separate"/>
      </w:r>
      <w:r w:rsidR="007B7316" w:rsidRPr="007B7316">
        <w:rPr>
          <w:rFonts w:ascii="Times New Roman" w:hAnsi="Times New Roman" w:cs="Times New Roman"/>
          <w:sz w:val="24"/>
          <w:szCs w:val="24"/>
        </w:rPr>
        <w:t>(“How Cisco brings communications to disaster relief efforts,” 2015)</w:t>
      </w:r>
      <w:r w:rsidR="007B7316">
        <w:rPr>
          <w:rFonts w:ascii="Times New Roman" w:hAnsi="Times New Roman" w:cs="Times New Roman"/>
          <w:sz w:val="24"/>
          <w:szCs w:val="24"/>
        </w:rPr>
        <w:fldChar w:fldCharType="end"/>
      </w:r>
      <w:r w:rsidR="007B7316">
        <w:rPr>
          <w:rFonts w:ascii="Times New Roman" w:hAnsi="Times New Roman" w:cs="Times New Roman"/>
          <w:sz w:val="24"/>
          <w:szCs w:val="24"/>
        </w:rPr>
        <w:t>.</w:t>
      </w:r>
    </w:p>
    <w:p w:rsidR="00D46437" w:rsidRDefault="00D46437" w:rsidP="00CD38E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biggest challenge to MCCs is their lack of flexibility when it comes to reaching disaster victims in remote or inaccessible areas</w:t>
      </w:r>
      <w:r w:rsidR="00633792">
        <w:rPr>
          <w:rFonts w:ascii="Times New Roman" w:hAnsi="Times New Roman" w:cs="Times New Roman"/>
          <w:sz w:val="24"/>
          <w:szCs w:val="24"/>
        </w:rPr>
        <w:t xml:space="preserve"> </w:t>
      </w:r>
      <w:r w:rsidR="00633792">
        <w:rPr>
          <w:rFonts w:ascii="Times New Roman" w:hAnsi="Times New Roman" w:cs="Times New Roman"/>
          <w:sz w:val="24"/>
          <w:szCs w:val="24"/>
        </w:rPr>
        <w:fldChar w:fldCharType="begin"/>
      </w:r>
      <w:r w:rsidR="00633792">
        <w:rPr>
          <w:rFonts w:ascii="Times New Roman" w:hAnsi="Times New Roman" w:cs="Times New Roman"/>
          <w:sz w:val="24"/>
          <w:szCs w:val="24"/>
        </w:rPr>
        <w:instrText xml:space="preserve"> ADDIN ZOTERO_ITEM CSL_CITATION {"citationID":"1u8r48tjau","properties":{"formattedCitation":"(Ruengsatra, Nakorn, Piromsopa, &amp; Rojviboonchai, 2015)","plainCitation":"(Ruengsatra, Nakorn, Piromsopa, &amp; Rojviboonchai, 2015)"},"citationItems":[{"id":475,"uris":["http://zotero.org/users/1877236/items/UERKFIQW"],"uri":["http://zotero.org/users/1877236/items/UERKFIQW"],"itemData":{"id":475,"type":"paper-conference","title":"A hybrid communication approach for disaster recovery system","container-title":"2015 16th IEEE/ACIS International Conference on Software Engineering, Artificial Intelligence, Networking and Parallel/Distributed Computing (SNPD)","page":"1-6","source":"IEEE Xplore","event":"2015 16th IEEE/ACIS International Conference on Software Engineering, Artificial Intelligence, Networking and Parallel/Distributed Computing (SNPD)","abstract":"In this paper, we proposed a hybrid communication approach for disaster recovery system. Playing an important role in rescuing victims, the communication system in the disaster area is usually destroyed. The mobile ad-hoc network (MANET) can replace the original system. MANET can be deployed in the form of peer-to-peer (P2P) approach or infrastructure-based (IB) approach. However, both approaches still have limited flexibility and reliability. Our hybrid approach overcomes the limitations by combining advantages of P2P approach and those of IB approach. The hybrid approach allows victims to directly communicate to rescuers in the disaster area. Since victims need immediate helps from rescuers, appropriate destinations must be selected. Our design of hybrid approach allows victims to quickly send messages to the nearest rescuers without compromising the traffic to a base station. The experiment shows that our hybrid approach provides more than 98% of packet delivery ratio to rescuers.","DOI":"10.1109/SNPD.2015.7176220","author":[{"family":"Ruengsatra","given":"T."},{"family":"Nakorn","given":"K.N."},{"family":"Piromsopa","given":"K."},{"family":"Rojviboonchai","given":"K."}],"issued":{"date-parts":[["2015",6]]}}}],"schema":"https://github.com/citation-style-language/schema/raw/master/csl-citation.json"} </w:instrText>
      </w:r>
      <w:r w:rsidR="00633792">
        <w:rPr>
          <w:rFonts w:ascii="Times New Roman" w:hAnsi="Times New Roman" w:cs="Times New Roman"/>
          <w:sz w:val="24"/>
          <w:szCs w:val="24"/>
        </w:rPr>
        <w:fldChar w:fldCharType="separate"/>
      </w:r>
      <w:r w:rsidR="00633792" w:rsidRPr="00633792">
        <w:rPr>
          <w:rFonts w:ascii="Times New Roman" w:hAnsi="Times New Roman" w:cs="Times New Roman"/>
          <w:sz w:val="24"/>
        </w:rPr>
        <w:t>(Ruengsatra, Nakorn, Piromsopa, &amp; Rojviboonchai, 2015)</w:t>
      </w:r>
      <w:r w:rsidR="00633792">
        <w:rPr>
          <w:rFonts w:ascii="Times New Roman" w:hAnsi="Times New Roman" w:cs="Times New Roman"/>
          <w:sz w:val="24"/>
          <w:szCs w:val="24"/>
        </w:rPr>
        <w:fldChar w:fldCharType="end"/>
      </w:r>
      <w:r>
        <w:rPr>
          <w:rFonts w:ascii="Times New Roman" w:hAnsi="Times New Roman" w:cs="Times New Roman"/>
          <w:sz w:val="24"/>
          <w:szCs w:val="24"/>
        </w:rPr>
        <w:t>.</w:t>
      </w:r>
      <w:r w:rsidR="00EF0C75">
        <w:rPr>
          <w:rFonts w:ascii="Times New Roman" w:hAnsi="Times New Roman" w:cs="Times New Roman"/>
          <w:sz w:val="24"/>
          <w:szCs w:val="24"/>
        </w:rPr>
        <w:t xml:space="preserve"> For example, during the 9/11 crisis it would have been impossible to station an MCC close enough to ground zero to reach any potential victims or devices inside the collapsed towers</w:t>
      </w:r>
      <w:r w:rsidR="00633792">
        <w:rPr>
          <w:rFonts w:ascii="Times New Roman" w:hAnsi="Times New Roman" w:cs="Times New Roman"/>
          <w:sz w:val="24"/>
          <w:szCs w:val="24"/>
        </w:rPr>
        <w:t>.</w:t>
      </w:r>
      <w:r w:rsidR="007D5F2F">
        <w:rPr>
          <w:rFonts w:ascii="Times New Roman" w:hAnsi="Times New Roman" w:cs="Times New Roman"/>
          <w:sz w:val="24"/>
          <w:szCs w:val="24"/>
        </w:rPr>
        <w:t xml:space="preserve"> </w:t>
      </w:r>
      <w:r w:rsidR="00785F7A">
        <w:rPr>
          <w:rFonts w:ascii="Times New Roman" w:hAnsi="Times New Roman" w:cs="Times New Roman"/>
          <w:sz w:val="24"/>
          <w:szCs w:val="24"/>
        </w:rPr>
        <w:t xml:space="preserve">While this flexibility ensures that MCCs are more stable compared to other technologies, it’s a tradeoff that many humanitarian organization </w:t>
      </w:r>
      <w:r w:rsidR="008D0AC8">
        <w:rPr>
          <w:rFonts w:ascii="Times New Roman" w:hAnsi="Times New Roman" w:cs="Times New Roman"/>
          <w:sz w:val="24"/>
          <w:szCs w:val="24"/>
        </w:rPr>
        <w:t>would rather not have to make.</w:t>
      </w:r>
    </w:p>
    <w:p w:rsidR="00776A45" w:rsidRDefault="00776A45" w:rsidP="00776A45">
      <w:pPr>
        <w:spacing w:line="480" w:lineRule="auto"/>
        <w:rPr>
          <w:rFonts w:ascii="Times New Roman" w:hAnsi="Times New Roman" w:cs="Times New Roman"/>
          <w:sz w:val="24"/>
          <w:szCs w:val="24"/>
        </w:rPr>
      </w:pPr>
    </w:p>
    <w:p w:rsidR="00776A45" w:rsidRPr="003D48A9" w:rsidRDefault="00776A45" w:rsidP="00776A45">
      <w:pPr>
        <w:spacing w:line="480" w:lineRule="auto"/>
        <w:rPr>
          <w:rFonts w:ascii="Times New Roman" w:hAnsi="Times New Roman" w:cs="Times New Roman"/>
          <w:b/>
          <w:sz w:val="24"/>
          <w:szCs w:val="24"/>
        </w:rPr>
      </w:pPr>
      <w:r w:rsidRPr="003D48A9">
        <w:rPr>
          <w:rFonts w:ascii="Times New Roman" w:hAnsi="Times New Roman" w:cs="Times New Roman"/>
          <w:b/>
          <w:sz w:val="24"/>
          <w:szCs w:val="24"/>
        </w:rPr>
        <w:t>Hybrid Mesh Networks</w:t>
      </w:r>
    </w:p>
    <w:p w:rsidR="00203D04" w:rsidRDefault="00776A45" w:rsidP="00776A45">
      <w:pPr>
        <w:spacing w:line="480" w:lineRule="auto"/>
        <w:rPr>
          <w:rFonts w:ascii="Times New Roman" w:hAnsi="Times New Roman" w:cs="Times New Roman"/>
          <w:sz w:val="24"/>
          <w:szCs w:val="24"/>
        </w:rPr>
      </w:pPr>
      <w:r>
        <w:rPr>
          <w:rFonts w:ascii="Times New Roman" w:hAnsi="Times New Roman" w:cs="Times New Roman"/>
          <w:sz w:val="24"/>
          <w:szCs w:val="24"/>
        </w:rPr>
        <w:tab/>
      </w:r>
      <w:r w:rsidRPr="00776A45">
        <w:rPr>
          <w:rFonts w:ascii="Times New Roman" w:hAnsi="Times New Roman" w:cs="Times New Roman"/>
          <w:sz w:val="24"/>
          <w:szCs w:val="24"/>
        </w:rPr>
        <w:t>A mesh network is a setup where each node in the network acts as both a client and a server and is responsible for sharing data throughout the networ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7b925ilt","properties":{"formattedCitation":"{\\rtf (\\uc0\\u8220{}Mesh networking,\\uc0\\u8221{} 2015)}","plainCitation":"(“Mesh networking,” 2015)"},"citationItems":[{"id":521,"uris":["http://zotero.org/users/1877236/items/RBP65M8U"],"uri":["http://zotero.org/users/1877236/items/RBP65M8U"],"itemData":{"id":521,"type":"entry-encyclopedia","title":"Mesh networking","container-title":"Wikipedia, the free encyclopedia","source":"Wikipedia","abstract":"A mesh network is a network topology in which each node relays data for the network. All mesh nodes cooperate in the distribution of data in the network.\nMesh networks can relay messages using either a flooding technique or a routing technique. With routing, the message is propagated along a path by hopping from node to node until it reaches its destination. To ensure all its paths' availability, the network must allow for continuous connections and must reconfigure itself around broken paths, using self-healing algorithms such as Shortest Path Bridging. Self-healing allows a routing-based network to operate when a node breaks down or when a connection becomes unreliable. As a result, the network is typically quite reliable, as there is often more than one path between a source and a destination in the network. Although mostly used in wireless situations, this concept can also apply to wired networks and to software interaction.\nA mesh network whose nodes are all connected to each other is a fully connected network. Fully connected wired networks have the advantages of security and reliability: problems in a cable affect only the two nodes attached to it. However, in such networks, the number of cables, and therefore the cost, goes up rapidly as the number of nodes increases.\nMesh networks can be considered a type of an ad-hoc network. Thus, mesh networks are closely related to mobile ad hoc networks (MANETs), although MANETs also must deal with problems introduced by the mobility of the nodes.","URL":"https://en.wikipedia.org/w/index.php?title=Mesh_networking&amp;oldid=683183714","note":"Page Version ID: 683183714","language":"en","issued":{"date-parts":[["2015",9,28]]},"accessed":{"date-parts":[["2015",10,18]]}}}],"schema":"https://github.com/citation-style-language/schema/raw/master/csl-citation.json"} </w:instrText>
      </w:r>
      <w:r>
        <w:rPr>
          <w:rFonts w:ascii="Times New Roman" w:hAnsi="Times New Roman" w:cs="Times New Roman"/>
          <w:sz w:val="24"/>
          <w:szCs w:val="24"/>
        </w:rPr>
        <w:fldChar w:fldCharType="separate"/>
      </w:r>
      <w:r w:rsidRPr="00776A45">
        <w:rPr>
          <w:rFonts w:ascii="Times New Roman" w:hAnsi="Times New Roman" w:cs="Times New Roman"/>
          <w:sz w:val="24"/>
          <w:szCs w:val="24"/>
        </w:rPr>
        <w:t>(“Mesh networking,” 2015)</w:t>
      </w:r>
      <w:r>
        <w:rPr>
          <w:rFonts w:ascii="Times New Roman" w:hAnsi="Times New Roman" w:cs="Times New Roman"/>
          <w:sz w:val="24"/>
          <w:szCs w:val="24"/>
        </w:rPr>
        <w:fldChar w:fldCharType="end"/>
      </w:r>
      <w:r w:rsidR="002D00A7">
        <w:rPr>
          <w:rFonts w:ascii="Times New Roman" w:hAnsi="Times New Roman" w:cs="Times New Roman"/>
          <w:sz w:val="24"/>
          <w:szCs w:val="24"/>
        </w:rPr>
        <w:t>; peer</w:t>
      </w:r>
      <w:r w:rsidR="00494111">
        <w:rPr>
          <w:rFonts w:ascii="Times New Roman" w:hAnsi="Times New Roman" w:cs="Times New Roman"/>
          <w:sz w:val="24"/>
          <w:szCs w:val="24"/>
        </w:rPr>
        <w:t>-to-</w:t>
      </w:r>
      <w:r w:rsidR="002D00A7">
        <w:rPr>
          <w:rFonts w:ascii="Times New Roman" w:hAnsi="Times New Roman" w:cs="Times New Roman"/>
          <w:sz w:val="24"/>
          <w:szCs w:val="24"/>
        </w:rPr>
        <w:t>peer networks are probably the most common example of mesh networking</w:t>
      </w:r>
      <w:r w:rsidR="00B7589F">
        <w:rPr>
          <w:rFonts w:ascii="Times New Roman" w:hAnsi="Times New Roman" w:cs="Times New Roman"/>
          <w:sz w:val="24"/>
          <w:szCs w:val="24"/>
        </w:rPr>
        <w:t>.</w:t>
      </w:r>
      <w:r w:rsidR="002D00A7">
        <w:rPr>
          <w:rFonts w:ascii="Times New Roman" w:hAnsi="Times New Roman" w:cs="Times New Roman"/>
          <w:sz w:val="24"/>
          <w:szCs w:val="24"/>
        </w:rPr>
        <w:t xml:space="preserve"> </w:t>
      </w:r>
      <w:r>
        <w:rPr>
          <w:rFonts w:ascii="Times New Roman" w:hAnsi="Times New Roman" w:cs="Times New Roman"/>
          <w:sz w:val="24"/>
          <w:szCs w:val="24"/>
        </w:rPr>
        <w:t>Wireless mesh networking refers to using primarily or exclusively wire</w:t>
      </w:r>
      <w:r w:rsidR="00442411">
        <w:rPr>
          <w:rFonts w:ascii="Times New Roman" w:hAnsi="Times New Roman" w:cs="Times New Roman"/>
          <w:sz w:val="24"/>
          <w:szCs w:val="24"/>
        </w:rPr>
        <w:t xml:space="preserve">less nodes in the network model </w:t>
      </w:r>
      <w:r w:rsidR="00442411">
        <w:rPr>
          <w:rFonts w:ascii="Times New Roman" w:hAnsi="Times New Roman" w:cs="Times New Roman"/>
          <w:sz w:val="24"/>
          <w:szCs w:val="24"/>
        </w:rPr>
        <w:fldChar w:fldCharType="begin"/>
      </w:r>
      <w:r w:rsidR="00442411">
        <w:rPr>
          <w:rFonts w:ascii="Times New Roman" w:hAnsi="Times New Roman" w:cs="Times New Roman"/>
          <w:sz w:val="24"/>
          <w:szCs w:val="24"/>
        </w:rPr>
        <w:instrText xml:space="preserve"> ADDIN ZOTERO_ITEM CSL_CITATION {"citationID":"1sn284sddl","properties":{"formattedCitation":"{\\rtf (\\uc0\\u8220{}Wireless mesh network,\\uc0\\u8221{} 2015)}","plainCitation":"(“Wireless mesh network,” 2015)"},"citationItems":[{"id":505,"uris":["http://zotero.org/users/1877236/items/9MPPWMFX"],"uri":["http://zotero.org/users/1877236/items/9MPPWMFX"],"itemData":{"id":505,"type":"entry-encyclopedia","title":"Wireless mesh network","container-title":"Wikipedia, the free encyclopedia","source":"Wikipedia","abstract":"A wireless mesh network (WMN) is a communications network made up of radio nodes organized in a mesh topology. It is also a form of wireless ad hoc network. Wireless mesh networks often consist of mesh clients, mesh routers and gateways. The mesh clients are often laptops, cell phones and other wireless devices while the mesh routers forward traffic to and from the gateways which may, but need not, connect to the Internet. The coverage area of the radio nodes working as a single network is sometimes called a mesh cloud. Access to this mesh cloud is dependent on the radio nodes working in harmony with each other to create a radio network. A mesh network is reliable and offers redundancy. When one node can no longer operate, the rest of the nodes can still communicate with each other, directly or through one or more intermediate nodes. Wireless mesh networks can self form and self heal. Wireless mesh networks can be implemented with various wireless technology including 802.11, 802.15, 802.16, cellular technologies or combinations of more than one type.","URL":"https://en.wikipedia.org/w/index.php?title=Wireless_mesh_network&amp;oldid=684726059","note":"Page Version ID: 684726059","language":"en","issued":{"date-parts":[["2015",10,8]]},"accessed":{"date-parts":[["2015",10,18]]}}}],"schema":"https://github.com/citation-style-language/schema/raw/master/csl-citation.json"} </w:instrText>
      </w:r>
      <w:r w:rsidR="00442411">
        <w:rPr>
          <w:rFonts w:ascii="Times New Roman" w:hAnsi="Times New Roman" w:cs="Times New Roman"/>
          <w:sz w:val="24"/>
          <w:szCs w:val="24"/>
        </w:rPr>
        <w:fldChar w:fldCharType="separate"/>
      </w:r>
      <w:r w:rsidR="00442411" w:rsidRPr="00442411">
        <w:rPr>
          <w:rFonts w:ascii="Times New Roman" w:hAnsi="Times New Roman" w:cs="Times New Roman"/>
          <w:sz w:val="24"/>
          <w:szCs w:val="24"/>
        </w:rPr>
        <w:t>(“Wireless mesh network,” 2015)</w:t>
      </w:r>
      <w:r w:rsidR="00442411">
        <w:rPr>
          <w:rFonts w:ascii="Times New Roman" w:hAnsi="Times New Roman" w:cs="Times New Roman"/>
          <w:sz w:val="24"/>
          <w:szCs w:val="24"/>
        </w:rPr>
        <w:fldChar w:fldCharType="end"/>
      </w:r>
      <w:r w:rsidR="00442411">
        <w:rPr>
          <w:rFonts w:ascii="Times New Roman" w:hAnsi="Times New Roman" w:cs="Times New Roman"/>
          <w:sz w:val="24"/>
          <w:szCs w:val="24"/>
        </w:rPr>
        <w:t xml:space="preserve">, </w:t>
      </w:r>
      <w:r w:rsidR="006A4B84">
        <w:rPr>
          <w:rFonts w:ascii="Times New Roman" w:hAnsi="Times New Roman" w:cs="Times New Roman"/>
          <w:sz w:val="24"/>
          <w:szCs w:val="24"/>
        </w:rPr>
        <w:t>so I define</w:t>
      </w:r>
      <w:r w:rsidR="00442411">
        <w:rPr>
          <w:rFonts w:ascii="Times New Roman" w:hAnsi="Times New Roman" w:cs="Times New Roman"/>
          <w:sz w:val="24"/>
          <w:szCs w:val="24"/>
        </w:rPr>
        <w:t xml:space="preserve"> a hybrid mesh network (HMN) </w:t>
      </w:r>
      <w:r w:rsidR="006A4B84">
        <w:rPr>
          <w:rFonts w:ascii="Times New Roman" w:hAnsi="Times New Roman" w:cs="Times New Roman"/>
          <w:sz w:val="24"/>
          <w:szCs w:val="24"/>
        </w:rPr>
        <w:t>as</w:t>
      </w:r>
      <w:r w:rsidR="00442411">
        <w:rPr>
          <w:rFonts w:ascii="Times New Roman" w:hAnsi="Times New Roman" w:cs="Times New Roman"/>
          <w:sz w:val="24"/>
          <w:szCs w:val="24"/>
        </w:rPr>
        <w:t xml:space="preserve"> a network that utilizes both wired and wireless </w:t>
      </w:r>
      <w:r w:rsidR="008B1418">
        <w:rPr>
          <w:rFonts w:ascii="Times New Roman" w:hAnsi="Times New Roman" w:cs="Times New Roman"/>
          <w:sz w:val="24"/>
          <w:szCs w:val="24"/>
        </w:rPr>
        <w:t>network nodes.</w:t>
      </w:r>
      <w:r w:rsidR="00252B01">
        <w:rPr>
          <w:rFonts w:ascii="Times New Roman" w:hAnsi="Times New Roman" w:cs="Times New Roman"/>
          <w:sz w:val="24"/>
          <w:szCs w:val="24"/>
        </w:rPr>
        <w:t xml:space="preserve"> </w:t>
      </w:r>
      <w:r w:rsidR="00252B01">
        <w:rPr>
          <w:rFonts w:ascii="Times New Roman" w:hAnsi="Times New Roman" w:cs="Times New Roman"/>
          <w:sz w:val="24"/>
          <w:szCs w:val="24"/>
        </w:rPr>
        <w:t xml:space="preserve">HMNs are even starting to experiment with aerial nodes </w:t>
      </w:r>
      <w:r w:rsidR="00252B01">
        <w:rPr>
          <w:rFonts w:ascii="Times New Roman" w:hAnsi="Times New Roman" w:cs="Times New Roman"/>
          <w:sz w:val="24"/>
          <w:szCs w:val="24"/>
        </w:rPr>
        <w:fldChar w:fldCharType="begin"/>
      </w:r>
      <w:r w:rsidR="00252B01">
        <w:rPr>
          <w:rFonts w:ascii="Times New Roman" w:hAnsi="Times New Roman" w:cs="Times New Roman"/>
          <w:sz w:val="24"/>
          <w:szCs w:val="24"/>
        </w:rPr>
        <w:instrText xml:space="preserve"> ADDIN ZOTERO_ITEM CSL_CITATION {"citationID":"2kqaaadovt","properties":{"formattedCitation":"(Ruengsatra et al., 2015)","plainCitation":"(Ruengsatra et al., 2015)"},"citationItems":[{"id":475,"uris":["http://zotero.org/users/1877236/items/UERKFIQW"],"uri":["http://zotero.org/users/1877236/items/UERKFIQW"],"itemData":{"id":475,"type":"paper-conference","title":"A hybrid communication approach for disaster recovery system","container-title":"2015 16th IEEE/ACIS International Conference on Software Engineering, Artificial Intelligence, Networking and Parallel/Distributed Computing (SNPD)","page":"1-6","source":"IEEE Xplore","event":"2015 16th IEEE/ACIS International Conference on Software Engineering, Artificial Intelligence, Networking and Parallel/Distributed Computing (SNPD)","abstract":"In this paper, we proposed a hybrid communication approach for disaster recovery system. Playing an important role in rescuing victims, the communication system in the disaster area is usually destroyed. The mobile ad-hoc network (MANET) can replace the original system. MANET can be deployed in the form of peer-to-peer (P2P) approach or infrastructure-based (IB) approach. However, both approaches still have limited flexibility and reliability. Our hybrid approach overcomes the limitations by combining advantages of P2P approach and those of IB approach. The hybrid approach allows victims to directly communicate to rescuers in the disaster area. Since victims need immediate helps from rescuers, appropriate destinations must be selected. Our design of hybrid approach allows victims to quickly send messages to the nearest rescuers without compromising the traffic to a base station. The experiment shows that our hybrid approach provides more than 98% of packet delivery ratio to rescuers.","DOI":"10.1109/SNPD.2015.7176220","author":[{"family":"Ruengsatra","given":"T."},{"family":"Nakorn","given":"K.N."},{"family":"Piromsopa","given":"K."},{"family":"Rojviboonchai","given":"K."}],"issued":{"date-parts":[["2015",6]]}}}],"schema":"https://github.com/citation-style-language/schema/raw/master/csl-citation.json"} </w:instrText>
      </w:r>
      <w:r w:rsidR="00252B01">
        <w:rPr>
          <w:rFonts w:ascii="Times New Roman" w:hAnsi="Times New Roman" w:cs="Times New Roman"/>
          <w:sz w:val="24"/>
          <w:szCs w:val="24"/>
        </w:rPr>
        <w:fldChar w:fldCharType="separate"/>
      </w:r>
      <w:r w:rsidR="00252B01" w:rsidRPr="00633792">
        <w:rPr>
          <w:rFonts w:ascii="Times New Roman" w:hAnsi="Times New Roman" w:cs="Times New Roman"/>
          <w:sz w:val="24"/>
        </w:rPr>
        <w:t>(Ruengsatra et al., 2015)</w:t>
      </w:r>
      <w:r w:rsidR="00252B01">
        <w:rPr>
          <w:rFonts w:ascii="Times New Roman" w:hAnsi="Times New Roman" w:cs="Times New Roman"/>
          <w:sz w:val="24"/>
          <w:szCs w:val="24"/>
        </w:rPr>
        <w:fldChar w:fldCharType="end"/>
      </w:r>
      <w:r w:rsidR="00252B01">
        <w:rPr>
          <w:rFonts w:ascii="Times New Roman" w:hAnsi="Times New Roman" w:cs="Times New Roman"/>
          <w:sz w:val="24"/>
          <w:szCs w:val="24"/>
        </w:rPr>
        <w:t xml:space="preserve"> to create a more flexible network</w:t>
      </w:r>
      <w:r w:rsidR="00252B01">
        <w:rPr>
          <w:rFonts w:ascii="Times New Roman" w:hAnsi="Times New Roman" w:cs="Times New Roman"/>
          <w:sz w:val="24"/>
          <w:szCs w:val="24"/>
        </w:rPr>
        <w:t>.</w:t>
      </w:r>
      <w:r w:rsidR="00D9695A">
        <w:rPr>
          <w:rFonts w:ascii="Times New Roman" w:hAnsi="Times New Roman" w:cs="Times New Roman"/>
          <w:sz w:val="24"/>
          <w:szCs w:val="24"/>
        </w:rPr>
        <w:t xml:space="preserve"> </w:t>
      </w:r>
      <w:r w:rsidR="00B7589F">
        <w:rPr>
          <w:rFonts w:ascii="Times New Roman" w:hAnsi="Times New Roman" w:cs="Times New Roman"/>
          <w:sz w:val="24"/>
          <w:szCs w:val="24"/>
        </w:rPr>
        <w:t>These networks can use existing infrastructure or create a new one</w:t>
      </w:r>
      <w:r w:rsidR="0058243E">
        <w:rPr>
          <w:rFonts w:ascii="Times New Roman" w:hAnsi="Times New Roman" w:cs="Times New Roman"/>
          <w:sz w:val="24"/>
          <w:szCs w:val="24"/>
        </w:rPr>
        <w:t>, and because they</w:t>
      </w:r>
      <w:r w:rsidR="0058243E">
        <w:rPr>
          <w:rFonts w:ascii="Times New Roman" w:hAnsi="Times New Roman" w:cs="Times New Roman"/>
          <w:sz w:val="24"/>
          <w:szCs w:val="24"/>
        </w:rPr>
        <w:t xml:space="preserve"> can both self-heal and self-form </w:t>
      </w:r>
      <w:r w:rsidR="0058243E">
        <w:rPr>
          <w:rFonts w:ascii="Times New Roman" w:hAnsi="Times New Roman" w:cs="Times New Roman"/>
          <w:sz w:val="24"/>
          <w:szCs w:val="24"/>
        </w:rPr>
        <w:fldChar w:fldCharType="begin"/>
      </w:r>
      <w:r w:rsidR="0058243E">
        <w:rPr>
          <w:rFonts w:ascii="Times New Roman" w:hAnsi="Times New Roman" w:cs="Times New Roman"/>
          <w:sz w:val="24"/>
          <w:szCs w:val="24"/>
        </w:rPr>
        <w:instrText xml:space="preserve"> ADDIN ZOTERO_ITEM CSL_CITATION {"citationID":"uaajs49n0","properties":{"formattedCitation":"{\\rtf (\\uc0\\u8220{}Wireless mesh network,\\uc0\\u8221{} 2015)}","plainCitation":"(“Wireless mesh network,” 2015)"},"citationItems":[{"id":505,"uris":["http://zotero.org/users/1877236/items/9MPPWMFX"],"uri":["http://zotero.org/users/1877236/items/9MPPWMFX"],"itemData":{"id":505,"type":"entry-encyclopedia","title":"Wireless mesh network","container-title":"Wikipedia, the free encyclopedia","source":"Wikipedia","abstract":"A wireless mesh network (WMN) is a communications network made up of radio nodes organized in a mesh topology. It is also a form of wireless ad hoc network. Wireless mesh networks often consist of mesh clients, mesh routers and gateways. The mesh clients are often laptops, cell phones and other wireless devices while the mesh routers forward traffic to and from the gateways which may, but need not, connect to the Internet. The coverage area of the radio nodes working as a single network is sometimes called a mesh cloud. Access to this mesh cloud is dependent on the radio nodes working in harmony with each other to create a radio network. A mesh network is reliable and offers redundancy. When one node can no longer operate, the rest of the nodes can still communicate with each other, directly or through one or more intermediate nodes. Wireless mesh networks can self form and self heal. Wireless mesh networks can be implemented with various wireless technology including 802.11, 802.15, 802.16, cellular technologies or combinations of more than one type.","URL":"https://en.wikipedia.org/w/index.php?title=Wireless_mesh_network&amp;oldid=684726059","note":"Page Version ID: 684726059","language":"en","issued":{"date-parts":[["2015",10,8]]},"accessed":{"date-parts":[["2015",10,18]]}}}],"schema":"https://github.com/citation-style-language/schema/raw/master/csl-citation.json"} </w:instrText>
      </w:r>
      <w:r w:rsidR="0058243E">
        <w:rPr>
          <w:rFonts w:ascii="Times New Roman" w:hAnsi="Times New Roman" w:cs="Times New Roman"/>
          <w:sz w:val="24"/>
          <w:szCs w:val="24"/>
        </w:rPr>
        <w:fldChar w:fldCharType="separate"/>
      </w:r>
      <w:r w:rsidR="0058243E" w:rsidRPr="008013C0">
        <w:rPr>
          <w:rFonts w:ascii="Times New Roman" w:hAnsi="Times New Roman" w:cs="Times New Roman"/>
          <w:sz w:val="24"/>
          <w:szCs w:val="24"/>
        </w:rPr>
        <w:t>(“Wireless mesh network,” 2015)</w:t>
      </w:r>
      <w:r w:rsidR="0058243E">
        <w:rPr>
          <w:rFonts w:ascii="Times New Roman" w:hAnsi="Times New Roman" w:cs="Times New Roman"/>
          <w:sz w:val="24"/>
          <w:szCs w:val="24"/>
        </w:rPr>
        <w:fldChar w:fldCharType="end"/>
      </w:r>
      <w:r w:rsidR="0058243E">
        <w:rPr>
          <w:rFonts w:ascii="Times New Roman" w:hAnsi="Times New Roman" w:cs="Times New Roman"/>
          <w:sz w:val="24"/>
          <w:szCs w:val="24"/>
        </w:rPr>
        <w:t>, they have a high level of reliability and redundancy.</w:t>
      </w:r>
    </w:p>
    <w:p w:rsidR="00587A35" w:rsidRDefault="00184D6F" w:rsidP="0058243E">
      <w:pPr>
        <w:spacing w:line="480" w:lineRule="auto"/>
        <w:ind w:firstLine="720"/>
        <w:rPr>
          <w:rFonts w:ascii="Times New Roman" w:hAnsi="Times New Roman" w:cs="Times New Roman"/>
          <w:sz w:val="24"/>
          <w:szCs w:val="24"/>
        </w:rPr>
      </w:pPr>
      <w:r>
        <w:rPr>
          <w:rFonts w:ascii="Times New Roman" w:hAnsi="Times New Roman" w:cs="Times New Roman"/>
          <w:sz w:val="24"/>
          <w:szCs w:val="24"/>
        </w:rPr>
        <w:t>Implementation is the biggest challenge to HMNs</w:t>
      </w:r>
      <w:r w:rsidR="00252B01">
        <w:rPr>
          <w:rFonts w:ascii="Times New Roman" w:hAnsi="Times New Roman" w:cs="Times New Roman"/>
          <w:sz w:val="24"/>
          <w:szCs w:val="24"/>
        </w:rPr>
        <w:t xml:space="preserve"> </w:t>
      </w:r>
      <w:r w:rsidR="00252B01">
        <w:rPr>
          <w:rFonts w:ascii="Times New Roman" w:hAnsi="Times New Roman" w:cs="Times New Roman"/>
          <w:sz w:val="24"/>
          <w:szCs w:val="24"/>
        </w:rPr>
        <w:fldChar w:fldCharType="begin"/>
      </w:r>
      <w:r w:rsidR="0015599B">
        <w:rPr>
          <w:rFonts w:ascii="Times New Roman" w:hAnsi="Times New Roman" w:cs="Times New Roman"/>
          <w:sz w:val="24"/>
          <w:szCs w:val="24"/>
        </w:rPr>
        <w:instrText xml:space="preserve"> ADDIN ZOTERO_ITEM CSL_CITATION {"citationID":"X4DxDwKF","properties":{"formattedCitation":"{\\rtf (\\uc0\\u8220{}How Disaster \\uc0\\u8216{}Mesh\\uc0\\u8217{} Networks Provide Critical Value in Disasters [A Primer],\\uc0\\u8221{} n.d.; Manoj &amp; Baker, 2007)}","plainCitation":"(“How Disaster ‘Mesh’ Networks Provide Critical Value in Disasters [A Primer],” n.d.; Manoj &amp; Baker, 2007)"},"citationItems":[{"id":519,"uris":["http://zotero.org/users/1877236/items/C26CFTSI"],"uri":["http://zotero.org/users/1877236/items/C26CFTSI"],"itemData":{"id":519,"type":"webpage","title":"How Disaster \"Mesh\" Networks Provide Critical Value in Disasters [A Primer]","container-title":"DisasterNet","abstract":"Mesh networks have been around since the Department of Defense starting \nplaying around with the idea of exchanging data and information in remote \nand infrastructure-compromised locations.  In recent years, mesh networks \nhave been applied to disaster operations to enable the exchange of data and \ninformation regardless of Internet access.  \n\nHowever, mesh networks are quite technical to setup and use.  A non-profit \nand open source technology called LDLN makes this a lot less technical so \nnearly anyone with some basic tech skills can set up and use a mesh \nnetwork. Before I dive into how LDLN does this, I want to provide a primer \non mesh networks, how they work, and the problems they solve.","URL":"http://www.disasternet.co/blog/2015/5/5/how-disaster-mesh-networks-provide-critical-value-in-disasters-a-primer","accessed":{"date-parts":[["2015",10,18]]}}},{"id":523,"uris":["http://zotero.org/users/1877236/items/7CPP4AZS"],"uri":["http://zotero.org/users/1877236/items/7CPP4AZS"],"itemData":{"id":523,"type":"article-journal","title":"Communication Challenges in Emergency Response","container-title":"Communications of the ACM","page":"51-53","volume":"50","issue":"3","source":"EBSCOhost","abstract":"The article discusses communication challenges in emergency response. Emergency responders dealing with the September 11, 2001 terrorist attacks on the World Trade Center in New York City and Hurricane Katrina in 2005 found that one of the biggest problems in crisis communication is the lack of radio interoperability, which makes it difficult for government agencies to communicate with private and state organizations. The authors suggest that communication problems go even deeper, analyzing the technological, sociological, and organizational impediments to ideal emergency response.","DOI":"10.1145/1226736.1226765","ISSN":"00010782","journalAbbreviation":"Communications of the ACM","author":[{"family":"Manoj","given":"B. S."},{"family":"Baker","given":"Alexandra Hubenko"}],"issued":{"date-parts":[["2007",3]]}}}],"schema":"https://github.com/citation-style-language/schema/raw/master/csl-citation.json"} </w:instrText>
      </w:r>
      <w:r w:rsidR="00252B01">
        <w:rPr>
          <w:rFonts w:ascii="Times New Roman" w:hAnsi="Times New Roman" w:cs="Times New Roman"/>
          <w:sz w:val="24"/>
          <w:szCs w:val="24"/>
        </w:rPr>
        <w:fldChar w:fldCharType="separate"/>
      </w:r>
      <w:r w:rsidR="0015599B" w:rsidRPr="0015599B">
        <w:rPr>
          <w:rFonts w:ascii="Times New Roman" w:hAnsi="Times New Roman" w:cs="Times New Roman"/>
          <w:sz w:val="24"/>
          <w:szCs w:val="24"/>
        </w:rPr>
        <w:t>(“How Disaster ‘Mesh’ Networks Provide Critical Value in Disasters [A Primer],” n.d.; Manoj &amp; Baker, 2007)</w:t>
      </w:r>
      <w:r w:rsidR="00252B0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10BC1">
        <w:rPr>
          <w:rFonts w:ascii="Times New Roman" w:hAnsi="Times New Roman" w:cs="Times New Roman"/>
          <w:sz w:val="24"/>
          <w:szCs w:val="24"/>
        </w:rPr>
        <w:t>The more nodes in an HMN, the better the network is</w:t>
      </w:r>
      <w:r w:rsidR="00AC49B3">
        <w:rPr>
          <w:rFonts w:ascii="Times New Roman" w:hAnsi="Times New Roman" w:cs="Times New Roman"/>
          <w:sz w:val="24"/>
          <w:szCs w:val="24"/>
        </w:rPr>
        <w:t xml:space="preserve"> for all users</w:t>
      </w:r>
      <w:r w:rsidR="00FF5737">
        <w:rPr>
          <w:rFonts w:ascii="Times New Roman" w:hAnsi="Times New Roman" w:cs="Times New Roman"/>
          <w:sz w:val="24"/>
          <w:szCs w:val="24"/>
        </w:rPr>
        <w:t xml:space="preserve"> </w:t>
      </w:r>
      <w:r w:rsidR="00FF5737">
        <w:rPr>
          <w:rFonts w:ascii="Times New Roman" w:hAnsi="Times New Roman" w:cs="Times New Roman"/>
          <w:sz w:val="24"/>
          <w:szCs w:val="24"/>
        </w:rPr>
        <w:fldChar w:fldCharType="begin"/>
      </w:r>
      <w:r w:rsidR="00FF5737">
        <w:rPr>
          <w:rFonts w:ascii="Times New Roman" w:hAnsi="Times New Roman" w:cs="Times New Roman"/>
          <w:sz w:val="24"/>
          <w:szCs w:val="24"/>
        </w:rPr>
        <w:instrText xml:space="preserve"> ADDIN ZOTERO_ITEM CSL_CITATION {"citationID":"7fbt5b5ha","properties":{"formattedCitation":"{\\rtf (\\uc0\\u8220{}Network topology,\\uc0\\u8221{} 2015)}","plainCitation":"(“Network topology,” 2015)"},"citationItems":[{"id":538,"uris":["http://zotero.org/users/1877236/items/N2HE94XQ"],"uri":["http://zotero.org/users/1877236/items/N2HE94XQ"],"itemData":{"id":538,"type":"entry-encyclopedia","title":"Network topology","container-title":"Wikipedia, the free encyclopedia","source":"Wikipedia","abstract":"Network topology is the arrangement of the various elements (links, nodes, etc.) of a computer network. Essentially, it is the topological structure of a network and may be depicted physically or logically. Physical topology is the placement of the various components of a network, including device location and cable installation, while logical topology illustrates how data flows within a network, regardless of its physical design. Distances between nodes, physical interconnections, transmission rates, or signal types may differ between two networks, yet their topologies may be identical.\nAn example is a local area network (LAN): Any given node in the LAN has one or more physical links to other devices in the network; graphically mapping these links results in a geometric shape that can be used to describe the physical topology of the network. Conversely, mapping the data flow between the components determines the logical topology of the network.","URL":"https://en.wikipedia.org/w/index.php?title=Network_topology&amp;oldid=686315955","note":"Page Version ID: 686315955","language":"en","issued":{"date-parts":[["2015",10,18]]},"accessed":{"date-parts":[["2015",10,18]]}}}],"schema":"https://github.com/citation-style-language/schema/raw/master/csl-citation.json"} </w:instrText>
      </w:r>
      <w:r w:rsidR="00FF5737">
        <w:rPr>
          <w:rFonts w:ascii="Times New Roman" w:hAnsi="Times New Roman" w:cs="Times New Roman"/>
          <w:sz w:val="24"/>
          <w:szCs w:val="24"/>
        </w:rPr>
        <w:fldChar w:fldCharType="separate"/>
      </w:r>
      <w:r w:rsidR="00FF5737" w:rsidRPr="00FF5737">
        <w:rPr>
          <w:rFonts w:ascii="Times New Roman" w:hAnsi="Times New Roman" w:cs="Times New Roman"/>
          <w:sz w:val="24"/>
          <w:szCs w:val="24"/>
        </w:rPr>
        <w:t>(“Network topology,” 2015)</w:t>
      </w:r>
      <w:r w:rsidR="00FF5737">
        <w:rPr>
          <w:rFonts w:ascii="Times New Roman" w:hAnsi="Times New Roman" w:cs="Times New Roman"/>
          <w:sz w:val="24"/>
          <w:szCs w:val="24"/>
        </w:rPr>
        <w:fldChar w:fldCharType="end"/>
      </w:r>
      <w:r w:rsidR="00FF5737">
        <w:rPr>
          <w:rFonts w:ascii="Times New Roman" w:hAnsi="Times New Roman" w:cs="Times New Roman"/>
          <w:sz w:val="24"/>
          <w:szCs w:val="24"/>
        </w:rPr>
        <w:t>, so not only can these be costly to implement if not using existing infrastructure</w:t>
      </w:r>
      <w:r w:rsidR="00262EAF">
        <w:rPr>
          <w:rFonts w:ascii="Times New Roman" w:hAnsi="Times New Roman" w:cs="Times New Roman"/>
          <w:sz w:val="24"/>
          <w:szCs w:val="24"/>
        </w:rPr>
        <w:t xml:space="preserve"> but it requires a larger rescue team</w:t>
      </w:r>
      <w:r w:rsidR="002A6C18">
        <w:rPr>
          <w:rFonts w:ascii="Times New Roman" w:hAnsi="Times New Roman" w:cs="Times New Roman"/>
          <w:sz w:val="24"/>
          <w:szCs w:val="24"/>
        </w:rPr>
        <w:t xml:space="preserve"> to be effective. Commotion Wireless estimates that costs can be high when looking at individual components </w:t>
      </w:r>
      <w:r w:rsidR="002A6C18">
        <w:rPr>
          <w:rFonts w:ascii="Times New Roman" w:hAnsi="Times New Roman" w:cs="Times New Roman"/>
          <w:sz w:val="24"/>
          <w:szCs w:val="24"/>
        </w:rPr>
        <w:fldChar w:fldCharType="begin"/>
      </w:r>
      <w:r w:rsidR="002A6C18">
        <w:rPr>
          <w:rFonts w:ascii="Times New Roman" w:hAnsi="Times New Roman" w:cs="Times New Roman"/>
          <w:sz w:val="24"/>
          <w:szCs w:val="24"/>
        </w:rPr>
        <w:instrText xml:space="preserve"> ADDIN ZOTERO_ITEM CSL_CITATION {"citationID":"hnvelv8j9","properties":{"formattedCitation":"{\\rtf (\\uc0\\u8220{}The Cost of Mesh Networks | Commotion Wireless,\\uc0\\u8221{} n.d.)}","plainCitation":"(“The Cost of Mesh Networks | Commotion Wireless,” n.d.)"},"citationItems":[{"id":536,"uris":["http://zotero.org/users/1877236/items/ZFM2EWBM"],"uri":["http://zotero.org/users/1877236/items/ZFM2EWBM"],"itemData":{"id":536,"type":"webpage","title":"The Cost of Mesh Networks | Commotion Wireless","URL":"https://commotionwireless.net/blog/2012/11/14/cost-mesh-networks/","accessed":{"date-parts":[["2015",10,18]]}}}],"schema":"https://github.com/citation-style-language/schema/raw/master/csl-citation.json"} </w:instrText>
      </w:r>
      <w:r w:rsidR="002A6C18">
        <w:rPr>
          <w:rFonts w:ascii="Times New Roman" w:hAnsi="Times New Roman" w:cs="Times New Roman"/>
          <w:sz w:val="24"/>
          <w:szCs w:val="24"/>
        </w:rPr>
        <w:fldChar w:fldCharType="separate"/>
      </w:r>
      <w:r w:rsidR="002A6C18" w:rsidRPr="002A6C18">
        <w:rPr>
          <w:rFonts w:ascii="Times New Roman" w:hAnsi="Times New Roman" w:cs="Times New Roman"/>
          <w:sz w:val="24"/>
          <w:szCs w:val="24"/>
        </w:rPr>
        <w:t>(“The Cost of Mesh Networks | Commotion Wireless,” n.d.)</w:t>
      </w:r>
      <w:r w:rsidR="002A6C18">
        <w:rPr>
          <w:rFonts w:ascii="Times New Roman" w:hAnsi="Times New Roman" w:cs="Times New Roman"/>
          <w:sz w:val="24"/>
          <w:szCs w:val="24"/>
        </w:rPr>
        <w:fldChar w:fldCharType="end"/>
      </w:r>
      <w:r w:rsidR="002A6C18">
        <w:rPr>
          <w:rFonts w:ascii="Times New Roman" w:hAnsi="Times New Roman" w:cs="Times New Roman"/>
          <w:sz w:val="24"/>
          <w:szCs w:val="24"/>
        </w:rPr>
        <w:t xml:space="preserve">, but radio and other wireless hardware modularity cost has decreased tremendously in recent years </w:t>
      </w:r>
      <w:r w:rsidR="002A6C18">
        <w:rPr>
          <w:rFonts w:ascii="Times New Roman" w:hAnsi="Times New Roman" w:cs="Times New Roman"/>
          <w:sz w:val="24"/>
          <w:szCs w:val="24"/>
        </w:rPr>
        <w:fldChar w:fldCharType="begin"/>
      </w:r>
      <w:r w:rsidR="002A6C18">
        <w:rPr>
          <w:rFonts w:ascii="Times New Roman" w:hAnsi="Times New Roman" w:cs="Times New Roman"/>
          <w:sz w:val="24"/>
          <w:szCs w:val="24"/>
        </w:rPr>
        <w:instrText xml:space="preserve"> ADDIN ZOTERO_ITEM CSL_CITATION {"citationID":"17l8ous8u5","properties":{"formattedCitation":"{\\rtf (\\uc0\\u8220{}Mesh networking,\\uc0\\u8221{} 2015)}","plainCitation":"(“Mesh networking,” 2015)"},"citationItems":[{"id":521,"uris":["http://zotero.org/users/1877236/items/RBP65M8U"],"uri":["http://zotero.org/users/1877236/items/RBP65M8U"],"itemData":{"id":521,"type":"entry-encyclopedia","title":"Mesh networking","container-title":"Wikipedia, the free encyclopedia","source":"Wikipedia","abstract":"A mesh network is a network topology in which each node relays data for the network. All mesh nodes cooperate in the distribution of data in the network.\nMesh networks can relay messages using either a flooding technique or a routing technique. With routing, the message is propagated along a path by hopping from node to node until it reaches its destination. To ensure all its paths' availability, the network must allow for continuous connections and must reconfigure itself around broken paths, using self-healing algorithms such as Shortest Path Bridging. Self-healing allows a routing-based network to operate when a node breaks down or when a connection becomes unreliable. As a result, the network is typically quite reliable, as there is often more than one path between a source and a destination in the network. Although mostly used in wireless situations, this concept can also apply to wired networks and to software interaction.\nA mesh network whose nodes are all connected to each other is a fully connected network. Fully connected wired networks have the advantages of security and reliability: problems in a cable affect only the two nodes attached to it. However, in such networks, the number of cables, and therefore the cost, goes up rapidly as the number of nodes increases.\nMesh networks can be considered a type of an ad-hoc network. Thus, mesh networks are closely related to mobile ad hoc networks (MANETs), although MANETs also must deal with problems introduced by the mobility of the nodes.","URL":"https://en.wikipedia.org/w/index.php?title=Mesh_networking&amp;oldid=683183714","note":"Page Version ID: 683183714","language":"en","issued":{"date-parts":[["2015",9,28]]},"accessed":{"date-parts":[["2015",10,18]]}}}],"schema":"https://github.com/citation-style-language/schema/raw/master/csl-citation.json"} </w:instrText>
      </w:r>
      <w:r w:rsidR="002A6C18">
        <w:rPr>
          <w:rFonts w:ascii="Times New Roman" w:hAnsi="Times New Roman" w:cs="Times New Roman"/>
          <w:sz w:val="24"/>
          <w:szCs w:val="24"/>
        </w:rPr>
        <w:fldChar w:fldCharType="separate"/>
      </w:r>
      <w:r w:rsidR="002A6C18" w:rsidRPr="002A6C18">
        <w:rPr>
          <w:rFonts w:ascii="Times New Roman" w:hAnsi="Times New Roman" w:cs="Times New Roman"/>
          <w:sz w:val="24"/>
          <w:szCs w:val="24"/>
        </w:rPr>
        <w:t>(“Mesh networking,” 2015)</w:t>
      </w:r>
      <w:r w:rsidR="002A6C18">
        <w:rPr>
          <w:rFonts w:ascii="Times New Roman" w:hAnsi="Times New Roman" w:cs="Times New Roman"/>
          <w:sz w:val="24"/>
          <w:szCs w:val="24"/>
        </w:rPr>
        <w:fldChar w:fldCharType="end"/>
      </w:r>
      <w:r w:rsidR="002A6C18">
        <w:rPr>
          <w:rFonts w:ascii="Times New Roman" w:hAnsi="Times New Roman" w:cs="Times New Roman"/>
          <w:sz w:val="24"/>
          <w:szCs w:val="24"/>
        </w:rPr>
        <w:t xml:space="preserve"> so the net effect is</w:t>
      </w:r>
      <w:r w:rsidR="0087545E">
        <w:rPr>
          <w:rFonts w:ascii="Times New Roman" w:hAnsi="Times New Roman" w:cs="Times New Roman"/>
          <w:sz w:val="24"/>
          <w:szCs w:val="24"/>
        </w:rPr>
        <w:t xml:space="preserve"> a lower cost system overall</w:t>
      </w:r>
      <w:r w:rsidR="002A6C18">
        <w:rPr>
          <w:rFonts w:ascii="Times New Roman" w:hAnsi="Times New Roman" w:cs="Times New Roman"/>
          <w:sz w:val="24"/>
          <w:szCs w:val="24"/>
        </w:rPr>
        <w:t>.</w:t>
      </w:r>
      <w:r w:rsidR="00ED21FF">
        <w:rPr>
          <w:rFonts w:ascii="Times New Roman" w:hAnsi="Times New Roman" w:cs="Times New Roman"/>
          <w:sz w:val="24"/>
          <w:szCs w:val="24"/>
        </w:rPr>
        <w:t xml:space="preserve"> </w:t>
      </w:r>
      <w:r w:rsidR="0058206A">
        <w:rPr>
          <w:rFonts w:ascii="Times New Roman" w:hAnsi="Times New Roman" w:cs="Times New Roman"/>
          <w:sz w:val="24"/>
          <w:szCs w:val="24"/>
        </w:rPr>
        <w:t xml:space="preserve">Some systems, such as LDLN, aim to simplify the implementation of mesh networks so that less technical people can setup and use a mesh network specifically in disaster situations </w:t>
      </w:r>
      <w:r w:rsidR="0058206A">
        <w:rPr>
          <w:rFonts w:ascii="Times New Roman" w:hAnsi="Times New Roman" w:cs="Times New Roman"/>
          <w:sz w:val="24"/>
          <w:szCs w:val="24"/>
        </w:rPr>
        <w:fldChar w:fldCharType="begin"/>
      </w:r>
      <w:r w:rsidR="0058206A">
        <w:rPr>
          <w:rFonts w:ascii="Times New Roman" w:hAnsi="Times New Roman" w:cs="Times New Roman"/>
          <w:sz w:val="24"/>
          <w:szCs w:val="24"/>
        </w:rPr>
        <w:instrText xml:space="preserve"> ADDIN ZOTERO_ITEM CSL_CITATION {"citationID":"1l8eok8n","properties":{"formattedCitation":"{\\rtf (\\uc0\\u8220{}LDLN: Off-Grid Communications for Disaster Relief Agencies,\\uc0\\u8221{} n.d.)}","plainCitation":"(“LDLN: Off-Grid Communications for Disaster Relief Agencies,” n.d.)"},"citationItems":[{"id":486,"uris":["http://zotero.org/users/1877236/items/CE4QBPPP"],"uri":["http://zotero.org/users/1877236/items/CE4QBPPP"],"itemData":{"id":486,"type":"webpage","title":"LDLN: Off-Grid Communications for Disaster Relief Agencies","URL":"http://ldln.co/","accessed":{"date-parts":[["2015",10,18]]}}}],"schema":"https://github.com/citation-style-language/schema/raw/master/csl-citation.json"} </w:instrText>
      </w:r>
      <w:r w:rsidR="0058206A">
        <w:rPr>
          <w:rFonts w:ascii="Times New Roman" w:hAnsi="Times New Roman" w:cs="Times New Roman"/>
          <w:sz w:val="24"/>
          <w:szCs w:val="24"/>
        </w:rPr>
        <w:fldChar w:fldCharType="separate"/>
      </w:r>
      <w:r w:rsidR="0058206A" w:rsidRPr="0058206A">
        <w:rPr>
          <w:rFonts w:ascii="Times New Roman" w:hAnsi="Times New Roman" w:cs="Times New Roman"/>
          <w:sz w:val="24"/>
          <w:szCs w:val="24"/>
        </w:rPr>
        <w:t>(“LDLN: Off-Grid Communications for Disaster Relief Agencies,” n.d.)</w:t>
      </w:r>
      <w:r w:rsidR="0058206A">
        <w:rPr>
          <w:rFonts w:ascii="Times New Roman" w:hAnsi="Times New Roman" w:cs="Times New Roman"/>
          <w:sz w:val="24"/>
          <w:szCs w:val="24"/>
        </w:rPr>
        <w:fldChar w:fldCharType="end"/>
      </w:r>
      <w:r w:rsidR="0058206A">
        <w:rPr>
          <w:rFonts w:ascii="Times New Roman" w:hAnsi="Times New Roman" w:cs="Times New Roman"/>
          <w:sz w:val="24"/>
          <w:szCs w:val="24"/>
        </w:rPr>
        <w:t>.</w:t>
      </w:r>
    </w:p>
    <w:p w:rsidR="00587A35" w:rsidRDefault="00587A35" w:rsidP="00587A35">
      <w:pPr>
        <w:spacing w:line="480" w:lineRule="auto"/>
        <w:rPr>
          <w:rFonts w:ascii="Times New Roman" w:hAnsi="Times New Roman" w:cs="Times New Roman"/>
          <w:sz w:val="24"/>
          <w:szCs w:val="24"/>
        </w:rPr>
      </w:pPr>
    </w:p>
    <w:p w:rsidR="00587A35" w:rsidRPr="00DE1AFB" w:rsidRDefault="00587A35" w:rsidP="00587A35">
      <w:pPr>
        <w:spacing w:line="480" w:lineRule="auto"/>
        <w:rPr>
          <w:rFonts w:ascii="Times New Roman" w:hAnsi="Times New Roman" w:cs="Times New Roman"/>
          <w:b/>
          <w:sz w:val="24"/>
          <w:szCs w:val="24"/>
        </w:rPr>
      </w:pPr>
      <w:r w:rsidRPr="00DE1AFB">
        <w:rPr>
          <w:rFonts w:ascii="Times New Roman" w:hAnsi="Times New Roman" w:cs="Times New Roman"/>
          <w:b/>
          <w:sz w:val="24"/>
          <w:szCs w:val="24"/>
        </w:rPr>
        <w:t>Amateur Radio</w:t>
      </w:r>
    </w:p>
    <w:p w:rsidR="00B10BC1" w:rsidRDefault="00587A35" w:rsidP="00587A35">
      <w:pPr>
        <w:spacing w:line="480" w:lineRule="auto"/>
        <w:rPr>
          <w:rFonts w:ascii="Times New Roman" w:hAnsi="Times New Roman" w:cs="Times New Roman"/>
          <w:sz w:val="24"/>
          <w:szCs w:val="24"/>
        </w:rPr>
      </w:pPr>
      <w:r>
        <w:rPr>
          <w:rFonts w:ascii="Times New Roman" w:hAnsi="Times New Roman" w:cs="Times New Roman"/>
          <w:sz w:val="24"/>
          <w:szCs w:val="24"/>
        </w:rPr>
        <w:tab/>
      </w:r>
      <w:r w:rsidR="0058206A">
        <w:rPr>
          <w:rFonts w:ascii="Times New Roman" w:hAnsi="Times New Roman" w:cs="Times New Roman"/>
          <w:sz w:val="24"/>
          <w:szCs w:val="24"/>
        </w:rPr>
        <w:t xml:space="preserve"> </w:t>
      </w:r>
      <w:r w:rsidR="00DE1AFB">
        <w:rPr>
          <w:rFonts w:ascii="Times New Roman" w:hAnsi="Times New Roman" w:cs="Times New Roman"/>
          <w:sz w:val="24"/>
          <w:szCs w:val="24"/>
        </w:rPr>
        <w:t xml:space="preserve">Amateur or “ham” radio refers to non-commercial radio communication between individuals </w:t>
      </w:r>
      <w:r w:rsidR="00DE1AFB">
        <w:rPr>
          <w:rFonts w:ascii="Times New Roman" w:hAnsi="Times New Roman" w:cs="Times New Roman"/>
          <w:sz w:val="24"/>
          <w:szCs w:val="24"/>
        </w:rPr>
        <w:fldChar w:fldCharType="begin"/>
      </w:r>
      <w:r w:rsidR="00DE1AFB">
        <w:rPr>
          <w:rFonts w:ascii="Times New Roman" w:hAnsi="Times New Roman" w:cs="Times New Roman"/>
          <w:sz w:val="24"/>
          <w:szCs w:val="24"/>
        </w:rPr>
        <w:instrText xml:space="preserve"> ADDIN ZOTERO_ITEM CSL_CITATION {"citationID":"25qq0qjrb8","properties":{"formattedCitation":"{\\rtf (\\uc0\\u8220{}Amateur radio,\\uc0\\u8221{} 2015)}","plainCitation":"(“Amateur radio,” 2015)"},"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schema":"https://github.com/citation-style-language/schema/raw/master/csl-citation.json"} </w:instrText>
      </w:r>
      <w:r w:rsidR="00DE1AFB">
        <w:rPr>
          <w:rFonts w:ascii="Times New Roman" w:hAnsi="Times New Roman" w:cs="Times New Roman"/>
          <w:sz w:val="24"/>
          <w:szCs w:val="24"/>
        </w:rPr>
        <w:fldChar w:fldCharType="separate"/>
      </w:r>
      <w:r w:rsidR="00DE1AFB" w:rsidRPr="00DE1AFB">
        <w:rPr>
          <w:rFonts w:ascii="Times New Roman" w:hAnsi="Times New Roman" w:cs="Times New Roman"/>
          <w:sz w:val="24"/>
          <w:szCs w:val="24"/>
        </w:rPr>
        <w:t>(“Amateur radio,” 2015)</w:t>
      </w:r>
      <w:r w:rsidR="00DE1AFB">
        <w:rPr>
          <w:rFonts w:ascii="Times New Roman" w:hAnsi="Times New Roman" w:cs="Times New Roman"/>
          <w:sz w:val="24"/>
          <w:szCs w:val="24"/>
        </w:rPr>
        <w:fldChar w:fldCharType="end"/>
      </w:r>
      <w:r w:rsidR="00FD1B5B">
        <w:rPr>
          <w:rFonts w:ascii="Times New Roman" w:hAnsi="Times New Roman" w:cs="Times New Roman"/>
          <w:sz w:val="24"/>
          <w:szCs w:val="24"/>
        </w:rPr>
        <w:t>.</w:t>
      </w:r>
      <w:r w:rsidR="00DE1AFB">
        <w:rPr>
          <w:rFonts w:ascii="Times New Roman" w:hAnsi="Times New Roman" w:cs="Times New Roman"/>
          <w:sz w:val="24"/>
          <w:szCs w:val="24"/>
        </w:rPr>
        <w:t xml:space="preserve"> These radio networks are not typically associated with government or c</w:t>
      </w:r>
      <w:r w:rsidR="00D12178">
        <w:rPr>
          <w:rFonts w:ascii="Times New Roman" w:hAnsi="Times New Roman" w:cs="Times New Roman"/>
          <w:sz w:val="24"/>
          <w:szCs w:val="24"/>
        </w:rPr>
        <w:t>onsumer communications,</w:t>
      </w:r>
      <w:r w:rsidR="0015599B">
        <w:rPr>
          <w:rFonts w:ascii="Times New Roman" w:hAnsi="Times New Roman" w:cs="Times New Roman"/>
          <w:sz w:val="24"/>
          <w:szCs w:val="24"/>
        </w:rPr>
        <w:t xml:space="preserve"> and such decentralization lends itself well to disaster relief communications </w:t>
      </w:r>
      <w:r w:rsidR="0015599B">
        <w:rPr>
          <w:rFonts w:ascii="Times New Roman" w:hAnsi="Times New Roman" w:cs="Times New Roman"/>
          <w:sz w:val="24"/>
          <w:szCs w:val="24"/>
        </w:rPr>
        <w:fldChar w:fldCharType="begin"/>
      </w:r>
      <w:r w:rsidR="004A3D7D">
        <w:rPr>
          <w:rFonts w:ascii="Times New Roman" w:hAnsi="Times New Roman" w:cs="Times New Roman"/>
          <w:sz w:val="24"/>
          <w:szCs w:val="24"/>
        </w:rPr>
        <w:instrText xml:space="preserve"> ADDIN ZOTERO_ITEM CSL_CITATION {"citationID":"1ur8e8aag8","properties":{"formattedCitation":"(Chief of Wireless Telecommunications Bureau &amp; Chief of Public Safety and Homeland Security, 2012)","plainCitation":"(Chief of Wireless Telecommunications Bureau &amp; Chief of Public Safety and Homeland Security, 2012)"},"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schema":"https://github.com/citation-style-language/schema/raw/master/csl-citation.json"} </w:instrText>
      </w:r>
      <w:r w:rsidR="0015599B">
        <w:rPr>
          <w:rFonts w:ascii="Times New Roman" w:hAnsi="Times New Roman" w:cs="Times New Roman"/>
          <w:sz w:val="24"/>
          <w:szCs w:val="24"/>
        </w:rPr>
        <w:fldChar w:fldCharType="separate"/>
      </w:r>
      <w:r w:rsidR="004A3D7D" w:rsidRPr="004A3D7D">
        <w:rPr>
          <w:rFonts w:ascii="Times New Roman" w:hAnsi="Times New Roman" w:cs="Times New Roman"/>
          <w:sz w:val="24"/>
        </w:rPr>
        <w:t>(Chief of Wireless Telecommunications Bureau &amp; Chief of Public Safety and Homeland Security, 2012)</w:t>
      </w:r>
      <w:r w:rsidR="0015599B">
        <w:rPr>
          <w:rFonts w:ascii="Times New Roman" w:hAnsi="Times New Roman" w:cs="Times New Roman"/>
          <w:sz w:val="24"/>
          <w:szCs w:val="24"/>
        </w:rPr>
        <w:fldChar w:fldCharType="end"/>
      </w:r>
      <w:r w:rsidR="0015599B">
        <w:rPr>
          <w:rFonts w:ascii="Times New Roman" w:hAnsi="Times New Roman" w:cs="Times New Roman"/>
          <w:sz w:val="24"/>
          <w:szCs w:val="24"/>
        </w:rPr>
        <w:t>.</w:t>
      </w:r>
      <w:r w:rsidR="00463958">
        <w:rPr>
          <w:rFonts w:ascii="Times New Roman" w:hAnsi="Times New Roman" w:cs="Times New Roman"/>
          <w:sz w:val="24"/>
          <w:szCs w:val="24"/>
        </w:rPr>
        <w:t xml:space="preserve"> </w:t>
      </w:r>
      <w:r w:rsidR="00FD1B5B">
        <w:rPr>
          <w:rFonts w:ascii="Times New Roman" w:hAnsi="Times New Roman" w:cs="Times New Roman"/>
          <w:sz w:val="24"/>
          <w:szCs w:val="24"/>
        </w:rPr>
        <w:t xml:space="preserve">In the United States, ham radio operators have been helping during natural disasters since 1910 </w:t>
      </w:r>
      <w:r w:rsidR="00FD1B5B">
        <w:rPr>
          <w:rFonts w:ascii="Times New Roman" w:hAnsi="Times New Roman" w:cs="Times New Roman"/>
          <w:sz w:val="24"/>
          <w:szCs w:val="24"/>
        </w:rPr>
        <w:fldChar w:fldCharType="begin"/>
      </w:r>
      <w:r w:rsidR="00FD1B5B">
        <w:rPr>
          <w:rFonts w:ascii="Times New Roman" w:hAnsi="Times New Roman" w:cs="Times New Roman"/>
          <w:sz w:val="24"/>
          <w:szCs w:val="24"/>
        </w:rPr>
        <w:instrText xml:space="preserve"> ADDIN ZOTERO_ITEM CSL_CITATION {"citationID":"i88g3fp33","properties":{"formattedCitation":"(Coile, n.d.)","plainCitation":"(Coile, n.d.)"},"citationItems":[{"id":550,"uris":["http://zotero.org/users/1877236/items/K6S5KTFZ"],"uri":["http://zotero.org/users/1877236/items/K6S5KTFZ"],"itemData":{"id":550,"type":"webpage","title":"The Role of Amateur Radio in Providing Emergency Electronic Communication for Disaster Management","URL":"http://www.nyc-arecs.org/coile.html","author":[{"family":"Coile","given":"Russell"}],"accessed":{"date-parts":[["2015",10,19]]}}}],"schema":"https://github.com/citation-style-language/schema/raw/master/csl-citation.json"} </w:instrText>
      </w:r>
      <w:r w:rsidR="00FD1B5B">
        <w:rPr>
          <w:rFonts w:ascii="Times New Roman" w:hAnsi="Times New Roman" w:cs="Times New Roman"/>
          <w:sz w:val="24"/>
          <w:szCs w:val="24"/>
        </w:rPr>
        <w:fldChar w:fldCharType="separate"/>
      </w:r>
      <w:r w:rsidR="00FD1B5B" w:rsidRPr="00FD1B5B">
        <w:rPr>
          <w:rFonts w:ascii="Times New Roman" w:hAnsi="Times New Roman" w:cs="Times New Roman"/>
          <w:sz w:val="24"/>
        </w:rPr>
        <w:t>(Coile, n.d.)</w:t>
      </w:r>
      <w:r w:rsidR="00FD1B5B">
        <w:rPr>
          <w:rFonts w:ascii="Times New Roman" w:hAnsi="Times New Roman" w:cs="Times New Roman"/>
          <w:sz w:val="24"/>
          <w:szCs w:val="24"/>
        </w:rPr>
        <w:fldChar w:fldCharType="end"/>
      </w:r>
      <w:r w:rsidR="004A3D7D">
        <w:rPr>
          <w:rFonts w:ascii="Times New Roman" w:hAnsi="Times New Roman" w:cs="Times New Roman"/>
          <w:sz w:val="24"/>
          <w:szCs w:val="24"/>
        </w:rPr>
        <w:t xml:space="preserve"> and the federal government recognizes their unique ability to provide communication when other newer technologies fail </w:t>
      </w:r>
      <w:r w:rsidR="004A3D7D">
        <w:rPr>
          <w:rFonts w:ascii="Times New Roman" w:hAnsi="Times New Roman" w:cs="Times New Roman"/>
          <w:sz w:val="24"/>
          <w:szCs w:val="24"/>
        </w:rPr>
        <w:fldChar w:fldCharType="begin"/>
      </w:r>
      <w:r w:rsidR="004A3D7D">
        <w:rPr>
          <w:rFonts w:ascii="Times New Roman" w:hAnsi="Times New Roman" w:cs="Times New Roman"/>
          <w:sz w:val="24"/>
          <w:szCs w:val="24"/>
        </w:rPr>
        <w:instrText xml:space="preserve"> ADDIN ZOTERO_ITEM CSL_CITATION {"citationID":"a40f9b2vk","properties":{"formattedCitation":"(Chief of Wireless Telecommunications Bureau &amp; Chief of Public Safety and Homeland Security, 2012)","plainCitation":"(Chief of Wireless Telecommunications Bureau &amp; Chief of Public Safety and Homeland Security, 2012)"},"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schema":"https://github.com/citation-style-language/schema/raw/master/csl-citation.json"} </w:instrText>
      </w:r>
      <w:r w:rsidR="004A3D7D">
        <w:rPr>
          <w:rFonts w:ascii="Times New Roman" w:hAnsi="Times New Roman" w:cs="Times New Roman"/>
          <w:sz w:val="24"/>
          <w:szCs w:val="24"/>
        </w:rPr>
        <w:fldChar w:fldCharType="separate"/>
      </w:r>
      <w:r w:rsidR="004A3D7D" w:rsidRPr="004A3D7D">
        <w:rPr>
          <w:rFonts w:ascii="Times New Roman" w:hAnsi="Times New Roman" w:cs="Times New Roman"/>
          <w:sz w:val="24"/>
        </w:rPr>
        <w:t>(Chief of Wireless Telecommunications Bureau &amp; Chief of Public Safety and Homeland Security, 2012)</w:t>
      </w:r>
      <w:r w:rsidR="004A3D7D">
        <w:rPr>
          <w:rFonts w:ascii="Times New Roman" w:hAnsi="Times New Roman" w:cs="Times New Roman"/>
          <w:sz w:val="24"/>
          <w:szCs w:val="24"/>
        </w:rPr>
        <w:fldChar w:fldCharType="end"/>
      </w:r>
      <w:r w:rsidR="004A3D7D">
        <w:rPr>
          <w:rFonts w:ascii="Times New Roman" w:hAnsi="Times New Roman" w:cs="Times New Roman"/>
          <w:sz w:val="24"/>
          <w:szCs w:val="24"/>
        </w:rPr>
        <w:t xml:space="preserve">. Amateur radio operators in the United States regularly compete in the “Field Day” where over 30,000 operators practice and encourage emergency communication preparedness </w:t>
      </w:r>
      <w:r w:rsidR="004A3D7D">
        <w:rPr>
          <w:rFonts w:ascii="Times New Roman" w:hAnsi="Times New Roman" w:cs="Times New Roman"/>
          <w:sz w:val="24"/>
          <w:szCs w:val="24"/>
        </w:rPr>
        <w:fldChar w:fldCharType="begin"/>
      </w:r>
      <w:r w:rsidR="004A3D7D">
        <w:rPr>
          <w:rFonts w:ascii="Times New Roman" w:hAnsi="Times New Roman" w:cs="Times New Roman"/>
          <w:sz w:val="24"/>
          <w:szCs w:val="24"/>
        </w:rPr>
        <w:instrText xml:space="preserve"> ADDIN ZOTERO_ITEM CSL_CITATION {"citationID":"1rhmd4r9du","properties":{"formattedCitation":"{\\rtf (\\uc0\\u8220{}Field Day (amateur radio) - Wikipedia, the free encyclopedia,\\uc0\\u8221{} n.d.)}","plainCitation":"(“Field Day (amateur radio) - Wikipedia, the free encyclopedia,” n.d.)"},"citationItems":[{"id":554,"uris":["http://zotero.org/users/1877236/items/2XIP9582"],"uri":["http://zotero.org/users/1877236/items/2XIP9582"],"itemData":{"id":554,"type":"webpage","title":"Field Day (amateur radio) - Wikipedia, the free encyclopedia","URL":"https://en.wikipedia.org/wiki/Field_Day_(amateur_radio)","accessed":{"date-parts":[["2015",10,19]]}}}],"schema":"https://github.com/citation-style-language/schema/raw/master/csl-citation.json"} </w:instrText>
      </w:r>
      <w:r w:rsidR="004A3D7D">
        <w:rPr>
          <w:rFonts w:ascii="Times New Roman" w:hAnsi="Times New Roman" w:cs="Times New Roman"/>
          <w:sz w:val="24"/>
          <w:szCs w:val="24"/>
        </w:rPr>
        <w:fldChar w:fldCharType="separate"/>
      </w:r>
      <w:r w:rsidR="004A3D7D" w:rsidRPr="004A3D7D">
        <w:rPr>
          <w:rFonts w:ascii="Times New Roman" w:hAnsi="Times New Roman" w:cs="Times New Roman"/>
          <w:sz w:val="24"/>
          <w:szCs w:val="24"/>
        </w:rPr>
        <w:t>(“Field Day (amateur radio) - Wikipedia, the free encyclopedia,” n.d.)</w:t>
      </w:r>
      <w:r w:rsidR="004A3D7D">
        <w:rPr>
          <w:rFonts w:ascii="Times New Roman" w:hAnsi="Times New Roman" w:cs="Times New Roman"/>
          <w:sz w:val="24"/>
          <w:szCs w:val="24"/>
        </w:rPr>
        <w:fldChar w:fldCharType="end"/>
      </w:r>
      <w:r w:rsidR="00EF363C">
        <w:rPr>
          <w:rFonts w:ascii="Times New Roman" w:hAnsi="Times New Roman" w:cs="Times New Roman"/>
          <w:sz w:val="24"/>
          <w:szCs w:val="24"/>
        </w:rPr>
        <w:t xml:space="preserve">. </w:t>
      </w:r>
    </w:p>
    <w:p w:rsidR="00CF7FEB" w:rsidRDefault="00CF7FEB" w:rsidP="00587A35">
      <w:pPr>
        <w:spacing w:line="480" w:lineRule="auto"/>
        <w:rPr>
          <w:rFonts w:ascii="Times New Roman" w:hAnsi="Times New Roman" w:cs="Times New Roman"/>
          <w:sz w:val="24"/>
          <w:szCs w:val="24"/>
        </w:rPr>
      </w:pPr>
      <w:r>
        <w:rPr>
          <w:rFonts w:ascii="Times New Roman" w:hAnsi="Times New Roman" w:cs="Times New Roman"/>
          <w:sz w:val="24"/>
          <w:szCs w:val="24"/>
        </w:rPr>
        <w:tab/>
      </w:r>
      <w:r w:rsidR="0087102D">
        <w:rPr>
          <w:rFonts w:ascii="Times New Roman" w:hAnsi="Times New Roman" w:cs="Times New Roman"/>
          <w:sz w:val="24"/>
          <w:szCs w:val="24"/>
        </w:rPr>
        <w:t>Radio is not limited to voice transmissions, but can also transmit data</w:t>
      </w:r>
      <w:r>
        <w:rPr>
          <w:rFonts w:ascii="Times New Roman" w:hAnsi="Times New Roman" w:cs="Times New Roman"/>
          <w:sz w:val="24"/>
          <w:szCs w:val="24"/>
        </w:rPr>
        <w:t xml:space="preserve"> </w:t>
      </w:r>
      <w:r w:rsidR="008B7AD2">
        <w:rPr>
          <w:rFonts w:ascii="Times New Roman" w:hAnsi="Times New Roman" w:cs="Times New Roman"/>
          <w:sz w:val="24"/>
          <w:szCs w:val="24"/>
        </w:rPr>
        <w:t xml:space="preserve">through packet radio. Packet radio is a mode that is most commonly used to create computer networks in amateur radio, and is especially useful in emergency communications because each radio “station” acts as a repeater sending the signal further on </w:t>
      </w:r>
      <w:r w:rsidR="008B7AD2">
        <w:rPr>
          <w:rFonts w:ascii="Times New Roman" w:hAnsi="Times New Roman" w:cs="Times New Roman"/>
          <w:sz w:val="24"/>
          <w:szCs w:val="24"/>
        </w:rPr>
        <w:fldChar w:fldCharType="begin"/>
      </w:r>
      <w:r w:rsidR="008B7AD2">
        <w:rPr>
          <w:rFonts w:ascii="Times New Roman" w:hAnsi="Times New Roman" w:cs="Times New Roman"/>
          <w:sz w:val="24"/>
          <w:szCs w:val="24"/>
        </w:rPr>
        <w:instrText xml:space="preserve"> ADDIN ZOTERO_ITEM CSL_CITATION {"citationID":"8ok2qnnpu","properties":{"formattedCitation":"{\\rtf (\\uc0\\u8220{}Packet radio,\\uc0\\u8221{} 2015)}","plainCitation":"(“Packet radio,” 2015)"},"citationItems":[{"id":515,"uris":["http://zotero.org/users/1877236/items/6SXH66ZE"],"uri":["http://zotero.org/users/1877236/items/6SXH66ZE"],"itemData":{"id":515,"type":"entry-encyclopedia","title":"Packet radio","container-title":"Wikipedia, the free encyclopedia","source":"Wikipedia","abstract":"Packet radio is a form of packet switching technology used to transmit digital data via radio or wireless communications links. It uses the same concepts of data transmission via Datagram that are fundamental to communications via the Internet, as opposed to the older techniques used by dedicated or switched circuits.","URL":"https://en.wikipedia.org/w/index.php?title=Packet_radio&amp;oldid=681879296","note":"Page Version ID: 681879296","language":"en","issued":{"date-parts":[["2015",9,20]]},"accessed":{"date-parts":[["2015",10,18]]}}}],"schema":"https://github.com/citation-style-language/schema/raw/master/csl-citation.json"} </w:instrText>
      </w:r>
      <w:r w:rsidR="008B7AD2">
        <w:rPr>
          <w:rFonts w:ascii="Times New Roman" w:hAnsi="Times New Roman" w:cs="Times New Roman"/>
          <w:sz w:val="24"/>
          <w:szCs w:val="24"/>
        </w:rPr>
        <w:fldChar w:fldCharType="separate"/>
      </w:r>
      <w:r w:rsidR="008B7AD2" w:rsidRPr="008B7AD2">
        <w:rPr>
          <w:rFonts w:ascii="Times New Roman" w:hAnsi="Times New Roman" w:cs="Times New Roman"/>
          <w:sz w:val="24"/>
          <w:szCs w:val="24"/>
        </w:rPr>
        <w:t>(“Packet radio,” 2015)</w:t>
      </w:r>
      <w:r w:rsidR="008B7AD2">
        <w:rPr>
          <w:rFonts w:ascii="Times New Roman" w:hAnsi="Times New Roman" w:cs="Times New Roman"/>
          <w:sz w:val="24"/>
          <w:szCs w:val="24"/>
        </w:rPr>
        <w:fldChar w:fldCharType="end"/>
      </w:r>
      <w:r w:rsidR="008B7AD2">
        <w:rPr>
          <w:rFonts w:ascii="Times New Roman" w:hAnsi="Times New Roman" w:cs="Times New Roman"/>
          <w:sz w:val="24"/>
          <w:szCs w:val="24"/>
        </w:rPr>
        <w:t>. While this method is slower than traditional wireless methods of data transfer, it doesn’t require internet or cellular structure, something which is typically lacking at disaster sites</w:t>
      </w:r>
      <w:r w:rsidR="003310BF">
        <w:rPr>
          <w:rFonts w:ascii="Times New Roman" w:hAnsi="Times New Roman" w:cs="Times New Roman"/>
          <w:sz w:val="24"/>
          <w:szCs w:val="24"/>
        </w:rPr>
        <w:t xml:space="preserve"> </w:t>
      </w:r>
      <w:r w:rsidR="003310BF">
        <w:rPr>
          <w:rFonts w:ascii="Times New Roman" w:hAnsi="Times New Roman" w:cs="Times New Roman"/>
          <w:sz w:val="24"/>
          <w:szCs w:val="24"/>
        </w:rPr>
        <w:fldChar w:fldCharType="begin"/>
      </w:r>
      <w:r w:rsidR="003310BF">
        <w:rPr>
          <w:rFonts w:ascii="Times New Roman" w:hAnsi="Times New Roman" w:cs="Times New Roman"/>
          <w:sz w:val="24"/>
          <w:szCs w:val="24"/>
        </w:rPr>
        <w:instrText xml:space="preserve"> ADDIN ZOTERO_ITEM CSL_CITATION {"citationID":"5t33LvnJ","properties":{"formattedCitation":"(Chirgwin, 2014; Satea Hikmat Alnajjar, 2013)","plainCitation":"(Chirgwin, 2014; Satea Hikmat Alnajjar, 2013)"},"citationItems":[{"id":513,"uris":["http://zotero.org/users/1877236/items/RE2HMKA2"],"uri":["http://zotero.org/users/1877236/items/RE2HMKA2"],"itemData":{"id":513,"type":"webpage","title":"Anonymous develops secure data over ham radio scheme","abstract":"Trading bandwidth for freedom on a pirate channel","URL":"http://www.theregister.co.uk/2014/05/01/anonymous_to_world_go_pirate_radio_for_datacomms/","author":[{"family":"Chirgwin","given":"Richard"}],"issued":{"date-parts":[["2014",5,1]]},"accessed":{"date-parts":[["2015",10,18]]}}},{"id":482,"uris":["http://zotero.org/users/1877236/items/PIIQ5IQ6"],"uri":["http://zotero.org/users/1877236/items/PIIQ5IQ6"],"itemData":{"id":482,"type":"article-journal","title":"Innovative Systems for Enhancing Heterogeneous Networks Connectivity in Isolated Areas","DOI":"10.13140/2.1.2261.6965","author":[{"family":"Satea Hikmat Alnajjar","given":"Fareq Malek"}],"issued":{"date-parts":[["2013"]]}}}],"schema":"https://github.com/citation-style-language/schema/raw/master/csl-citation.json"} </w:instrText>
      </w:r>
      <w:r w:rsidR="003310BF">
        <w:rPr>
          <w:rFonts w:ascii="Times New Roman" w:hAnsi="Times New Roman" w:cs="Times New Roman"/>
          <w:sz w:val="24"/>
          <w:szCs w:val="24"/>
        </w:rPr>
        <w:fldChar w:fldCharType="separate"/>
      </w:r>
      <w:r w:rsidR="003310BF" w:rsidRPr="003310BF">
        <w:rPr>
          <w:rFonts w:ascii="Times New Roman" w:hAnsi="Times New Roman" w:cs="Times New Roman"/>
          <w:sz w:val="24"/>
        </w:rPr>
        <w:t>(Chirgwin, 2014; Satea Hikmat Alnajjar, 2013)</w:t>
      </w:r>
      <w:r w:rsidR="003310BF">
        <w:rPr>
          <w:rFonts w:ascii="Times New Roman" w:hAnsi="Times New Roman" w:cs="Times New Roman"/>
          <w:sz w:val="24"/>
          <w:szCs w:val="24"/>
        </w:rPr>
        <w:fldChar w:fldCharType="end"/>
      </w:r>
      <w:r w:rsidR="003310BF">
        <w:rPr>
          <w:rFonts w:ascii="Times New Roman" w:hAnsi="Times New Roman" w:cs="Times New Roman"/>
          <w:sz w:val="24"/>
          <w:szCs w:val="24"/>
        </w:rPr>
        <w:t>.</w:t>
      </w:r>
    </w:p>
    <w:p w:rsidR="00337545" w:rsidRPr="00E25E01" w:rsidRDefault="00337545" w:rsidP="00587A35">
      <w:pPr>
        <w:spacing w:line="480" w:lineRule="auto"/>
        <w:rPr>
          <w:rFonts w:ascii="Times New Roman" w:hAnsi="Times New Roman" w:cs="Times New Roman"/>
          <w:b/>
          <w:sz w:val="24"/>
          <w:szCs w:val="24"/>
        </w:rPr>
      </w:pPr>
      <w:r w:rsidRPr="00E25E01">
        <w:rPr>
          <w:rFonts w:ascii="Times New Roman" w:hAnsi="Times New Roman" w:cs="Times New Roman"/>
          <w:b/>
          <w:sz w:val="24"/>
          <w:szCs w:val="24"/>
        </w:rPr>
        <w:t>Recommendation</w:t>
      </w:r>
    </w:p>
    <w:p w:rsidR="00DF131F" w:rsidRDefault="00337545" w:rsidP="00E25E01">
      <w:pPr>
        <w:spacing w:line="480" w:lineRule="auto"/>
        <w:rPr>
          <w:rFonts w:ascii="Times New Roman" w:hAnsi="Times New Roman" w:cs="Times New Roman"/>
          <w:sz w:val="24"/>
          <w:szCs w:val="24"/>
        </w:rPr>
      </w:pPr>
      <w:r>
        <w:rPr>
          <w:rFonts w:ascii="Times New Roman" w:hAnsi="Times New Roman" w:cs="Times New Roman"/>
          <w:sz w:val="24"/>
          <w:szCs w:val="24"/>
        </w:rPr>
        <w:tab/>
        <w:t>The ideal approach to an effective disaster area communication network</w:t>
      </w:r>
      <w:r w:rsidR="009D2009">
        <w:rPr>
          <w:rFonts w:ascii="Times New Roman" w:hAnsi="Times New Roman" w:cs="Times New Roman"/>
          <w:sz w:val="24"/>
          <w:szCs w:val="24"/>
        </w:rPr>
        <w:t xml:space="preserve"> must be self-contained, interoperable, and redundant. </w:t>
      </w:r>
      <w:r w:rsidR="00DF131F">
        <w:rPr>
          <w:rFonts w:ascii="Times New Roman" w:hAnsi="Times New Roman" w:cs="Times New Roman"/>
          <w:sz w:val="24"/>
          <w:szCs w:val="24"/>
        </w:rPr>
        <w:t>Because disaster areas are unpredictable with regards to infrastructure reliability and availability, effective communication networks must be self-contained and not rely on external systems. Providing infrastructure will always be more expensive than utilizing existing, but the ever decreasing costs of networking hardware will continue to improve the situation.</w:t>
      </w:r>
      <w:r w:rsidR="00DF131F">
        <w:rPr>
          <w:rFonts w:ascii="Times New Roman" w:hAnsi="Times New Roman" w:cs="Times New Roman"/>
          <w:sz w:val="24"/>
          <w:szCs w:val="24"/>
        </w:rPr>
        <w:t xml:space="preserve"> </w:t>
      </w:r>
      <w:r w:rsidR="00830BF0">
        <w:rPr>
          <w:rFonts w:ascii="Times New Roman" w:hAnsi="Times New Roman" w:cs="Times New Roman"/>
          <w:sz w:val="24"/>
          <w:szCs w:val="24"/>
        </w:rPr>
        <w:t>Cheaper costs will also lead to more potentially available nodes in a network, which increases redundancy and stability across the whole network.</w:t>
      </w:r>
      <w:r w:rsidR="00E25E01">
        <w:rPr>
          <w:rFonts w:ascii="Times New Roman" w:hAnsi="Times New Roman" w:cs="Times New Roman"/>
          <w:sz w:val="24"/>
          <w:szCs w:val="24"/>
        </w:rPr>
        <w:t xml:space="preserve"> </w:t>
      </w:r>
      <w:r w:rsidR="00DF131F">
        <w:rPr>
          <w:rFonts w:ascii="Times New Roman" w:hAnsi="Times New Roman" w:cs="Times New Roman"/>
          <w:sz w:val="24"/>
          <w:szCs w:val="24"/>
        </w:rPr>
        <w:t>When integrating with existing systems or coordinating with other aid workers, interoperability has been</w:t>
      </w:r>
      <w:r w:rsidR="00DF131F">
        <w:rPr>
          <w:rFonts w:ascii="Times New Roman" w:hAnsi="Times New Roman" w:cs="Times New Roman"/>
          <w:sz w:val="24"/>
          <w:szCs w:val="24"/>
        </w:rPr>
        <w:t xml:space="preserve"> the single most consistent challenge to communication networks during the most recent natural disasters. Investing in systems and nodes that are interoperable with other systems currently in use will lead to more effective communication networks in disaster relief areas.</w:t>
      </w:r>
    </w:p>
    <w:p w:rsidR="00337545" w:rsidRDefault="00E25E01" w:rsidP="00BE41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ly innovative technology that meets all these demands is amateur packet radio. Not only is this technology already successful in disasters such as Hurricane Katrina, </w:t>
      </w:r>
      <w:r w:rsidR="00C8021E">
        <w:rPr>
          <w:rFonts w:ascii="Times New Roman" w:hAnsi="Times New Roman" w:cs="Times New Roman"/>
          <w:sz w:val="24"/>
          <w:szCs w:val="24"/>
        </w:rPr>
        <w:t xml:space="preserve">the </w:t>
      </w:r>
      <w:r w:rsidR="00C8021E" w:rsidRPr="00C8021E">
        <w:rPr>
          <w:rFonts w:ascii="Times New Roman" w:hAnsi="Times New Roman" w:cs="Times New Roman"/>
          <w:sz w:val="24"/>
          <w:szCs w:val="24"/>
        </w:rPr>
        <w:t>Tōhoku earthquake and tsunami</w:t>
      </w:r>
      <w:r w:rsidR="00C8021E">
        <w:rPr>
          <w:rFonts w:ascii="Times New Roman" w:hAnsi="Times New Roman" w:cs="Times New Roman"/>
          <w:sz w:val="24"/>
          <w:szCs w:val="24"/>
        </w:rPr>
        <w:t xml:space="preserve">, and 9/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qjdln9t","properties":{"formattedCitation":"{\\rtf (\\uc0\\u8220{}Amateur radio,\\uc0\\u8221{} 2015, \\uc0\\u8220{}Amateur radio emergency communications,\\uc0\\u8221{} 2015; Chief of Wireless Telecommunications Bureau &amp; Chief of Public Safety and Homeland Security, 2012; Coile, n.d.)}","plainCitation":"(“Amateur radio,” 2015, “Amateur radio emergency communications,” 2015; Chief of Wireless Telecommunications Bureau &amp; Chief of Public Safety and Homeland Security, 2012; Coile, n.d.)"},"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id":507,"uris":["http://zotero.org/users/1877236/items/V4PP3MEP"],"uri":["http://zotero.org/users/1877236/items/V4PP3MEP"],"itemData":{"id":507,"type":"entry-encyclopedia","title":"Amateur radio emergency communications","container-title":"Wikipedia, the free encyclopedia","source":"Wikipedia","abstract":"In times of crisis and natural disasters, amateur radio is often used as a means of emergency communication when wireline, cell phones and other conventional means of communications fail.\nUnlike commercial systems, Amateur radio is usually independent of terrestrial facilities that can fail. It is dispersed throughout a community without \"choke points\" such as cellular telephone sites that can be overloaded.\nAmateur radio operators are experienced in improvising antennas and power sources and most equipment today can be powered by an automobile battery. Annual \"Field Days\" are held in many countries to practice these emergency improvisational skills. Amateur radio operators can use hundreds of frequencies and can quickly establish networks tying disparate agencies together to enhance interoperability.\nRecent examples include the September 11 attacks on the World Trade Center in Manhattan in 2001, the 2003 North America blackout and Hurricane Katrina in September 2005, where amateur radio was used to coordinate disaster relief activities when other systems failed.\nOn September 2, 2004, ham radio was used to inform weather forecasters with information on Hurricane Frances live from the Bahamas. On December 26, 2004, an earthquake and resulting tsunami across the Indian Ocean wiped out all communications with the Andaman Islands, except for a DX-pedition that provided a means to coordinate relief efforts. Recently, Amateur Radio operators in the People's Republic of China provided emergency communications after the 2008 Sichuan earthquake and U.S. hams did similar work following Hurricane Ike. They were there on the Boston Marathon bombing when the cellphone systems were instantly overloaded.\nThe largest disaster response by U.S. amateur radio operators was during Hurricane Katrina which first made landfall as a Category 1 hurricane went through Miami, Florida on August 25, 2005, eventually strengthening to Category 5. More than a thousand ham operators from all over the U.S. converged on the Gulf Coast in an effort to provide emergency communications assistance. Subsequent Congressional hearings highlighted the Amateur Radio response as one of the few examples of what went right in the disaster relief effort.","URL":"https://en.wikipedia.org/w/index.php?title=Amateur_radio_emergency_communications&amp;oldid=677244438","note":"Page Version ID: 677244438","language":"en","issued":{"date-parts":[["2015",8,22]]},"accessed":{"date-parts":[["2015",10,18]]}}},{"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id":550,"uris":["http://zotero.org/users/1877236/items/K6S5KTFZ"],"uri":["http://zotero.org/users/1877236/items/K6S5KTFZ"],"itemData":{"id":550,"type":"webpage","title":"The Role of Amateur Radio in Providing Emergency Electronic Communication for Disaster Management","URL":"http://www.nyc-arecs.org/coile.html","author":[{"family":"Coile","given":"Russell"}],"accessed":{"date-parts":[["2015",10,19]]}}}],"schema":"https://github.com/citation-style-language/schema/raw/master/csl-citation.json"} </w:instrText>
      </w:r>
      <w:r>
        <w:rPr>
          <w:rFonts w:ascii="Times New Roman" w:hAnsi="Times New Roman" w:cs="Times New Roman"/>
          <w:sz w:val="24"/>
          <w:szCs w:val="24"/>
        </w:rPr>
        <w:fldChar w:fldCharType="separate"/>
      </w:r>
      <w:r w:rsidRPr="00E25E01">
        <w:rPr>
          <w:rFonts w:ascii="Times New Roman" w:hAnsi="Times New Roman" w:cs="Times New Roman"/>
          <w:sz w:val="24"/>
          <w:szCs w:val="24"/>
        </w:rPr>
        <w:t>(“Amateur radio,” 2015, “Amateur radio emergency communications,” 2015; Chief of Wireless Telecommunications Bureau &amp; Chief of Public Safety and Homeland Security, 2012; Coile, n.d.)</w:t>
      </w:r>
      <w:r>
        <w:rPr>
          <w:rFonts w:ascii="Times New Roman" w:hAnsi="Times New Roman" w:cs="Times New Roman"/>
          <w:sz w:val="24"/>
          <w:szCs w:val="24"/>
        </w:rPr>
        <w:fldChar w:fldCharType="end"/>
      </w:r>
      <w:r w:rsidR="00C8021E">
        <w:rPr>
          <w:rFonts w:ascii="Times New Roman" w:hAnsi="Times New Roman" w:cs="Times New Roman"/>
          <w:sz w:val="24"/>
          <w:szCs w:val="24"/>
        </w:rPr>
        <w:t xml:space="preserve">, but these networks are inexpensive to setup </w:t>
      </w:r>
      <w:r w:rsidR="00C8021E">
        <w:rPr>
          <w:rFonts w:ascii="Times New Roman" w:hAnsi="Times New Roman" w:cs="Times New Roman"/>
          <w:sz w:val="24"/>
          <w:szCs w:val="24"/>
        </w:rPr>
        <w:fldChar w:fldCharType="begin"/>
      </w:r>
      <w:r w:rsidR="00C8021E">
        <w:rPr>
          <w:rFonts w:ascii="Times New Roman" w:hAnsi="Times New Roman" w:cs="Times New Roman"/>
          <w:sz w:val="24"/>
          <w:szCs w:val="24"/>
        </w:rPr>
        <w:instrText xml:space="preserve"> ADDIN ZOTERO_ITEM CSL_CITATION {"citationID":"2f80tb2qbo","properties":{"formattedCitation":"(Dave, 2011)","plainCitation":"(Dave, 2011)"},"citationItems":[{"id":556,"uris":["http://zotero.org/users/1877236/items/R9V5BRHM"],"uri":["http://zotero.org/users/1877236/items/R9V5BRHM"],"itemData":{"id":556,"type":"post-weblog","title":"Ham Radio: How much does it cost?","container-title":"My Southwestern Colorado: Amateur Radio, Motorcycling, Touring, Off-Road, and More!","abstract":"I’m often asked a simple question: how much does it cost to become a ham? The answer, of course, is “it depends.” But there’s a pretty basic path that most hams follow, so l…","URL":"http://dcasler.com/2011/03/17/ham-radio-how-much-does-it-cost/","shortTitle":"Ham Radio","author":[{"literal":"Dave"}],"issued":{"date-parts":[["2011",3,17]]},"accessed":{"date-parts":[["2015",10,19]]}}}],"schema":"https://github.com/citation-style-language/schema/raw/master/csl-citation.json"} </w:instrText>
      </w:r>
      <w:r w:rsidR="00C8021E">
        <w:rPr>
          <w:rFonts w:ascii="Times New Roman" w:hAnsi="Times New Roman" w:cs="Times New Roman"/>
          <w:sz w:val="24"/>
          <w:szCs w:val="24"/>
        </w:rPr>
        <w:fldChar w:fldCharType="separate"/>
      </w:r>
      <w:r w:rsidR="00C8021E" w:rsidRPr="00C8021E">
        <w:rPr>
          <w:rFonts w:ascii="Times New Roman" w:hAnsi="Times New Roman" w:cs="Times New Roman"/>
          <w:sz w:val="24"/>
        </w:rPr>
        <w:t>(Dave, 2011)</w:t>
      </w:r>
      <w:r w:rsidR="00C8021E">
        <w:rPr>
          <w:rFonts w:ascii="Times New Roman" w:hAnsi="Times New Roman" w:cs="Times New Roman"/>
          <w:sz w:val="24"/>
          <w:szCs w:val="24"/>
        </w:rPr>
        <w:fldChar w:fldCharType="end"/>
      </w:r>
      <w:r w:rsidR="003A313B">
        <w:rPr>
          <w:rFonts w:ascii="Times New Roman" w:hAnsi="Times New Roman" w:cs="Times New Roman"/>
          <w:sz w:val="24"/>
          <w:szCs w:val="24"/>
        </w:rPr>
        <w:t xml:space="preserve"> and have recreational goals geared to emergency preparedness </w:t>
      </w:r>
      <w:r w:rsidR="003A313B">
        <w:rPr>
          <w:rFonts w:ascii="Times New Roman" w:hAnsi="Times New Roman" w:cs="Times New Roman"/>
          <w:sz w:val="24"/>
          <w:szCs w:val="24"/>
        </w:rPr>
        <w:fldChar w:fldCharType="begin"/>
      </w:r>
      <w:r w:rsidR="003A313B">
        <w:rPr>
          <w:rFonts w:ascii="Times New Roman" w:hAnsi="Times New Roman" w:cs="Times New Roman"/>
          <w:sz w:val="24"/>
          <w:szCs w:val="24"/>
        </w:rPr>
        <w:instrText xml:space="preserve"> ADDIN ZOTERO_ITEM CSL_CITATION {"citationID":"23jqeposu6","properties":{"formattedCitation":"{\\rtf (\\uc0\\u8220{}Field Day (amateur radio) - Wikipedia, the free encyclopedia,\\uc0\\u8221{} n.d.)}","plainCitation":"(“Field Day (amateur radio) - Wikipedia, the free encyclopedia,” n.d.)"},"citationItems":[{"id":554,"uris":["http://zotero.org/users/1877236/items/2XIP9582"],"uri":["http://zotero.org/users/1877236/items/2XIP9582"],"itemData":{"id":554,"type":"webpage","title":"Field Day (amateur radio) - Wikipedia, the free encyclopedia","URL":"https://en.wikipedia.org/wiki/Field_Day_(amateur_radio)","accessed":{"date-parts":[["2015",10,19]]}}}],"schema":"https://github.com/citation-style-language/schema/raw/master/csl-citation.json"} </w:instrText>
      </w:r>
      <w:r w:rsidR="003A313B">
        <w:rPr>
          <w:rFonts w:ascii="Times New Roman" w:hAnsi="Times New Roman" w:cs="Times New Roman"/>
          <w:sz w:val="24"/>
          <w:szCs w:val="24"/>
        </w:rPr>
        <w:fldChar w:fldCharType="separate"/>
      </w:r>
      <w:r w:rsidR="003A313B" w:rsidRPr="003A313B">
        <w:rPr>
          <w:rFonts w:ascii="Times New Roman" w:hAnsi="Times New Roman" w:cs="Times New Roman"/>
          <w:sz w:val="24"/>
          <w:szCs w:val="24"/>
        </w:rPr>
        <w:t>(“Field Day (amateur radio) - Wikipedia, the free encyclopedia,” n.d.)</w:t>
      </w:r>
      <w:r w:rsidR="003A313B">
        <w:rPr>
          <w:rFonts w:ascii="Times New Roman" w:hAnsi="Times New Roman" w:cs="Times New Roman"/>
          <w:sz w:val="24"/>
          <w:szCs w:val="24"/>
        </w:rPr>
        <w:fldChar w:fldCharType="end"/>
      </w:r>
      <w:r w:rsidR="00571D35">
        <w:rPr>
          <w:rFonts w:ascii="Times New Roman" w:hAnsi="Times New Roman" w:cs="Times New Roman"/>
          <w:sz w:val="24"/>
          <w:szCs w:val="24"/>
        </w:rPr>
        <w:t>.</w:t>
      </w:r>
    </w:p>
    <w:p w:rsidR="00167816" w:rsidRDefault="00167816" w:rsidP="00776A45">
      <w:pPr>
        <w:spacing w:line="480" w:lineRule="auto"/>
        <w:rPr>
          <w:rFonts w:ascii="Times New Roman" w:hAnsi="Times New Roman" w:cs="Times New Roman"/>
          <w:sz w:val="24"/>
          <w:szCs w:val="24"/>
        </w:rPr>
      </w:pPr>
    </w:p>
    <w:p w:rsidR="00167816" w:rsidRDefault="00167816" w:rsidP="00776A45">
      <w:pPr>
        <w:spacing w:line="480" w:lineRule="auto"/>
        <w:rPr>
          <w:rFonts w:ascii="Times New Roman" w:hAnsi="Times New Roman" w:cs="Times New Roman"/>
          <w:sz w:val="24"/>
          <w:szCs w:val="24"/>
        </w:rPr>
      </w:pPr>
    </w:p>
    <w:p w:rsidR="00167816" w:rsidRDefault="00167816">
      <w:pPr>
        <w:rPr>
          <w:rFonts w:ascii="Times New Roman" w:hAnsi="Times New Roman" w:cs="Times New Roman"/>
          <w:sz w:val="24"/>
          <w:szCs w:val="24"/>
        </w:rPr>
      </w:pPr>
      <w:r>
        <w:rPr>
          <w:rFonts w:ascii="Times New Roman" w:hAnsi="Times New Roman" w:cs="Times New Roman"/>
          <w:sz w:val="24"/>
          <w:szCs w:val="24"/>
        </w:rPr>
        <w:br w:type="page"/>
      </w:r>
    </w:p>
    <w:p w:rsidR="003D3DAD" w:rsidRPr="003D3DAD" w:rsidRDefault="003D3DAD" w:rsidP="003D3DAD">
      <w:pPr>
        <w:pStyle w:val="Bibliography"/>
        <w:jc w:val="center"/>
        <w:rPr>
          <w:rFonts w:ascii="Times New Roman" w:hAnsi="Times New Roman" w:cs="Times New Roman"/>
          <w:sz w:val="24"/>
          <w:szCs w:val="24"/>
        </w:rPr>
      </w:pPr>
      <w:r w:rsidRPr="003D3DAD">
        <w:rPr>
          <w:rFonts w:ascii="Times New Roman" w:hAnsi="Times New Roman" w:cs="Times New Roman"/>
          <w:sz w:val="24"/>
          <w:szCs w:val="24"/>
        </w:rPr>
        <w:t>References</w:t>
      </w:r>
    </w:p>
    <w:p w:rsidR="00995057" w:rsidRPr="002E18F8" w:rsidRDefault="00995057" w:rsidP="00995057">
      <w:pPr>
        <w:pStyle w:val="Bibliography"/>
        <w:rPr>
          <w:rFonts w:ascii="Times New Roman" w:hAnsi="Times New Roman" w:cs="Times New Roman"/>
          <w:sz w:val="24"/>
          <w:szCs w:val="24"/>
        </w:rPr>
      </w:pPr>
    </w:p>
    <w:p w:rsidR="00515DC5" w:rsidRPr="00515DC5" w:rsidRDefault="00515DC5" w:rsidP="00515DC5">
      <w:pPr>
        <w:pStyle w:val="Bibliography"/>
        <w:rPr>
          <w:rFonts w:ascii="Times New Roman" w:hAnsi="Times New Roman" w:cs="Times New Roman"/>
          <w:sz w:val="24"/>
          <w:szCs w:val="24"/>
        </w:rPr>
      </w:pPr>
      <w:r>
        <w:fldChar w:fldCharType="begin"/>
      </w:r>
      <w:r>
        <w:instrText xml:space="preserve"> ADDIN ZOTERO_BIBL {"uncited":[["http://zotero.org/users/1877236/items/43VT542S"],["http://zotero.org/users/1877236/items/KVK3HE35"],["http://zotero.org/users/1877236/items/QJWJBP6K"],["http://zotero.org/users/1877236/items/QCFZXH6Z"]],"custom":[]} CSL_BIBLIOGRAPHY </w:instrText>
      </w:r>
      <w:r>
        <w:fldChar w:fldCharType="separate"/>
      </w:r>
      <w:r w:rsidRPr="00515DC5">
        <w:rPr>
          <w:rFonts w:ascii="Times New Roman" w:hAnsi="Times New Roman" w:cs="Times New Roman"/>
          <w:sz w:val="24"/>
          <w:szCs w:val="24"/>
        </w:rPr>
        <w:t xml:space="preserve">Abusch-Magder, D., Bosch, P., Klein, T. E., Polakos, P. A., Samuel, L. G., &amp; Viswanathan, H. (2007). 911-NOW: A network on wheels for emergency response and disaster recovery operations. </w:t>
      </w:r>
      <w:r w:rsidRPr="00515DC5">
        <w:rPr>
          <w:rFonts w:ascii="Times New Roman" w:hAnsi="Times New Roman" w:cs="Times New Roman"/>
          <w:i/>
          <w:iCs/>
          <w:sz w:val="24"/>
          <w:szCs w:val="24"/>
        </w:rPr>
        <w:t>Bell Labs Technical Journal (John Wiley &amp; Sons, Inc.)</w:t>
      </w:r>
      <w:r w:rsidRPr="00515DC5">
        <w:rPr>
          <w:rFonts w:ascii="Times New Roman" w:hAnsi="Times New Roman" w:cs="Times New Roman"/>
          <w:sz w:val="24"/>
          <w:szCs w:val="24"/>
        </w:rPr>
        <w:t xml:space="preserve">, </w:t>
      </w:r>
      <w:r w:rsidRPr="00515DC5">
        <w:rPr>
          <w:rFonts w:ascii="Times New Roman" w:hAnsi="Times New Roman" w:cs="Times New Roman"/>
          <w:i/>
          <w:iCs/>
          <w:sz w:val="24"/>
          <w:szCs w:val="24"/>
        </w:rPr>
        <w:t>11</w:t>
      </w:r>
      <w:r w:rsidRPr="00515DC5">
        <w:rPr>
          <w:rFonts w:ascii="Times New Roman" w:hAnsi="Times New Roman" w:cs="Times New Roman"/>
          <w:sz w:val="24"/>
          <w:szCs w:val="24"/>
        </w:rPr>
        <w:t>(4), 113–133. http://doi.org/10.1002/bltj.20199</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Aldunate, R. G., Schmidt, K. N., &amp; Herrera, O. (2012). Enabling communication in emergency response environments. </w:t>
      </w:r>
      <w:r w:rsidRPr="00515DC5">
        <w:rPr>
          <w:rFonts w:ascii="Times New Roman" w:hAnsi="Times New Roman" w:cs="Times New Roman"/>
          <w:i/>
          <w:iCs/>
          <w:sz w:val="24"/>
          <w:szCs w:val="24"/>
        </w:rPr>
        <w:t>Sensors (Basel, Switzerland)</w:t>
      </w:r>
      <w:r w:rsidRPr="00515DC5">
        <w:rPr>
          <w:rFonts w:ascii="Times New Roman" w:hAnsi="Times New Roman" w:cs="Times New Roman"/>
          <w:sz w:val="24"/>
          <w:szCs w:val="24"/>
        </w:rPr>
        <w:t xml:space="preserve">, </w:t>
      </w:r>
      <w:r w:rsidRPr="00515DC5">
        <w:rPr>
          <w:rFonts w:ascii="Times New Roman" w:hAnsi="Times New Roman" w:cs="Times New Roman"/>
          <w:i/>
          <w:iCs/>
          <w:sz w:val="24"/>
          <w:szCs w:val="24"/>
        </w:rPr>
        <w:t>12</w:t>
      </w:r>
      <w:r w:rsidRPr="00515DC5">
        <w:rPr>
          <w:rFonts w:ascii="Times New Roman" w:hAnsi="Times New Roman" w:cs="Times New Roman"/>
          <w:sz w:val="24"/>
          <w:szCs w:val="24"/>
        </w:rPr>
        <w:t>(5), 6380–6394. http://doi.org/10.3390/s120506380</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Amateur radio. (2015, October 18).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Amateur_radio&amp;oldid=686252249</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Amateur radio emergency communications. (2015, August 22).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Amateur_radio_emergency_communications&amp;oldid=677244438</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Chief of Wireless Telecommunications Bureau, &amp; Chief of Public Safety and Homeland Security. Report to Congress on Amateur Radio in Emergencies and Disaster Relief (2012). Retrieved from https://www.fcc.gov/document/report-congress-amateur-radio-emergencies-and-disaster-relief</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Chirgwin, R. (2014, May 1). Anonymous develops secure data over ham radio scheme. Retrieved October 18, 2015, from http://www.theregister.co.uk/2014/05/01/anonymous_to_world_go_pirate_radio_for_datacomms/</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Coile, R. (n.d.). The Role of Amateur Radio in Providing Emergency Electronic Communication for Disaster Management. Retrieved October 19, 2015, from http://www.nyc-arecs.org/coile.html</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Dave. (2011, March 17). Ham Radio: How much does it cost? Retrieved from http://dcasler.com/2011/03/17/ham-radio-how-much-does-it-cost/</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Emergency Communications. (n.d.). Retrieved October 18, 2015, from https://www.fcc.gov/guides/emergency-communications</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Emergency communication system. (2015, September 10).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Emergency_communication_system&amp;oldid=680438020</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ETC 2020. (n.d.). Retrieved October 18, 2015, from https://www.etcluster.org/about-etc/etc-2020</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Field Day (amateur radio) - Wikipedia, the free encyclopedia. (n.d.). Retrieved October 19, 2015, from https://en.wikipedia.org/wiki/Field_Day_(amateur_radio)</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Fragkiadakis, A. G., Askoxylakis, I. G., Tragos, E. Z., &amp; Verikoukis, C. V. (2011). Ubiquitous robust communications for emergency response using multi-operator heterogeneous networks. </w:t>
      </w:r>
      <w:r w:rsidRPr="00515DC5">
        <w:rPr>
          <w:rFonts w:ascii="Times New Roman" w:hAnsi="Times New Roman" w:cs="Times New Roman"/>
          <w:i/>
          <w:iCs/>
          <w:sz w:val="24"/>
          <w:szCs w:val="24"/>
        </w:rPr>
        <w:t>EURASIP Journal on Wireless Communications and Networking</w:t>
      </w:r>
      <w:r w:rsidRPr="00515DC5">
        <w:rPr>
          <w:rFonts w:ascii="Times New Roman" w:hAnsi="Times New Roman" w:cs="Times New Roman"/>
          <w:sz w:val="24"/>
          <w:szCs w:val="24"/>
        </w:rPr>
        <w:t xml:space="preserve">, </w:t>
      </w:r>
      <w:r w:rsidRPr="00515DC5">
        <w:rPr>
          <w:rFonts w:ascii="Times New Roman" w:hAnsi="Times New Roman" w:cs="Times New Roman"/>
          <w:i/>
          <w:iCs/>
          <w:sz w:val="24"/>
          <w:szCs w:val="24"/>
        </w:rPr>
        <w:t>2011</w:t>
      </w:r>
      <w:r w:rsidRPr="00515DC5">
        <w:rPr>
          <w:rFonts w:ascii="Times New Roman" w:hAnsi="Times New Roman" w:cs="Times New Roman"/>
          <w:sz w:val="24"/>
          <w:szCs w:val="24"/>
        </w:rPr>
        <w:t>(1), 13. http://doi.org/10.1186/1687-1499-2011-13</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How Cisco brings communications to disaster relief efforts. (2015, July 1). Retrieved October 18, 2015, from http://www.networkworld.com/article/2942835/cisco-subnet/how-cisco-brings-communications-to-disaster-relief-efforts.html</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How Disaster “Mesh” Networks Provide Critical Value in Disasters [A Primer]. (n.d.). Retrieved October 18, 2015, from http://www.disasternet.co/blog/2015/5/5/how-disaster-mesh-networks-provide-critical-value-in-disasters-a-primer</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Humanitarian Broadcasting in Emergencies: A Synthesis of Evaluation Findings. (n.d.). Retrieved October 17, 2015, from http://www.cdacnetwork.org/tools-and-resources/i/20151006113456-dir49</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LDLN: Off-Grid Communications for Disaster Relief Agencies. (n.d.). Retrieved October 18, 2015, from http://ldln.co/</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Manoj, B. S., &amp; Baker, A. H. (2007). Communication Challenges in Emergency Response. </w:t>
      </w:r>
      <w:r w:rsidRPr="00515DC5">
        <w:rPr>
          <w:rFonts w:ascii="Times New Roman" w:hAnsi="Times New Roman" w:cs="Times New Roman"/>
          <w:i/>
          <w:iCs/>
          <w:sz w:val="24"/>
          <w:szCs w:val="24"/>
        </w:rPr>
        <w:t>Communications of the ACM</w:t>
      </w:r>
      <w:r w:rsidRPr="00515DC5">
        <w:rPr>
          <w:rFonts w:ascii="Times New Roman" w:hAnsi="Times New Roman" w:cs="Times New Roman"/>
          <w:sz w:val="24"/>
          <w:szCs w:val="24"/>
        </w:rPr>
        <w:t xml:space="preserve">, </w:t>
      </w:r>
      <w:r w:rsidRPr="00515DC5">
        <w:rPr>
          <w:rFonts w:ascii="Times New Roman" w:hAnsi="Times New Roman" w:cs="Times New Roman"/>
          <w:i/>
          <w:iCs/>
          <w:sz w:val="24"/>
          <w:szCs w:val="24"/>
        </w:rPr>
        <w:t>50</w:t>
      </w:r>
      <w:r w:rsidRPr="00515DC5">
        <w:rPr>
          <w:rFonts w:ascii="Times New Roman" w:hAnsi="Times New Roman" w:cs="Times New Roman"/>
          <w:sz w:val="24"/>
          <w:szCs w:val="24"/>
        </w:rPr>
        <w:t>(3), 51–53. http://doi.org/10.1145/1226736.1226765</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Mesh networking. (2015, September 28).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Mesh_networking&amp;oldid=683183714</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Network topology. (2015, October 18).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Network_topology&amp;oldid=686315955</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Packet radio. (2015, September 20).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Packet_radio&amp;oldid=681879296</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Redundancy (engineering). (2015, September 5).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Redundancy_(engineering)&amp;oldid=679546736</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Ruengsatra, T., Nakorn, K. N., Piromsopa, K., &amp; Rojviboonchai, K. (2015). A hybrid communication approach for disaster recovery system. In </w:t>
      </w:r>
      <w:r w:rsidRPr="00515DC5">
        <w:rPr>
          <w:rFonts w:ascii="Times New Roman" w:hAnsi="Times New Roman" w:cs="Times New Roman"/>
          <w:i/>
          <w:iCs/>
          <w:sz w:val="24"/>
          <w:szCs w:val="24"/>
        </w:rPr>
        <w:t>2015 16th IEEE/ACIS International Conference on Software Engineering, Artificial Intelligence, Networking and Parallel/Distributed Computing (SNPD)</w:t>
      </w:r>
      <w:r w:rsidRPr="00515DC5">
        <w:rPr>
          <w:rFonts w:ascii="Times New Roman" w:hAnsi="Times New Roman" w:cs="Times New Roman"/>
          <w:sz w:val="24"/>
          <w:szCs w:val="24"/>
        </w:rPr>
        <w:t xml:space="preserve"> (pp. 1–6). http://doi.org/10.1109/SNPD.2015.7176220</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Satea Hikmat Alnajjar, F. M. (2013). Innovative Systems for Enhancing Heterogeneous Networks Connectivity in Isolated Areas. http://doi.org/10.13140/2.1.2261.6965</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Solutions That Are Saving Lives in Humanitarian Response - AID and INTERNATIONAL Development Forum. (n.d.). Retrieved October 18, 2015, from http://www.aidforum.org/disaster-relief/top-solutions-that-are-saving-lives-in-humanitarian-response#ict</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The Cost of Mesh Networks | Commotion Wireless. (n.d.). Retrieved October 18, 2015, from https://commotionwireless.net/blog/2012/11/14/cost-mesh-networks/</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What is Network Redundancy? - Definition from Techopedia. (n.d.). Retrieved October 18, 2015, from https://www.techopedia.com/definition/29305/network-redundancy</w:t>
      </w:r>
    </w:p>
    <w:p w:rsidR="00515DC5" w:rsidRPr="00515DC5" w:rsidRDefault="00515DC5" w:rsidP="00515DC5">
      <w:pPr>
        <w:pStyle w:val="Bibliography"/>
        <w:rPr>
          <w:rFonts w:ascii="Times New Roman" w:hAnsi="Times New Roman" w:cs="Times New Roman"/>
          <w:sz w:val="24"/>
          <w:szCs w:val="24"/>
        </w:rPr>
      </w:pPr>
      <w:r w:rsidRPr="00515DC5">
        <w:rPr>
          <w:rFonts w:ascii="Times New Roman" w:hAnsi="Times New Roman" w:cs="Times New Roman"/>
          <w:sz w:val="24"/>
          <w:szCs w:val="24"/>
        </w:rPr>
        <w:t xml:space="preserve">Wireless mesh network. (2015, October 8). In </w:t>
      </w:r>
      <w:r w:rsidRPr="00515DC5">
        <w:rPr>
          <w:rFonts w:ascii="Times New Roman" w:hAnsi="Times New Roman" w:cs="Times New Roman"/>
          <w:i/>
          <w:iCs/>
          <w:sz w:val="24"/>
          <w:szCs w:val="24"/>
        </w:rPr>
        <w:t>Wikipedia, the free encyclopedia</w:t>
      </w:r>
      <w:r w:rsidRPr="00515DC5">
        <w:rPr>
          <w:rFonts w:ascii="Times New Roman" w:hAnsi="Times New Roman" w:cs="Times New Roman"/>
          <w:sz w:val="24"/>
          <w:szCs w:val="24"/>
        </w:rPr>
        <w:t>. Retrieved from https://en.wikipedia.org/w/index.php?title=Wireless_mesh_network&amp;oldid=684726059</w:t>
      </w:r>
    </w:p>
    <w:p w:rsidR="00C702A8" w:rsidRPr="002E18F8" w:rsidRDefault="00515DC5" w:rsidP="00515DC5">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C702A8" w:rsidRPr="002E18F8" w:rsidSect="00C52042">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3067" w:rsidRDefault="00E43067" w:rsidP="00422659">
      <w:pPr>
        <w:spacing w:after="0" w:line="240" w:lineRule="auto"/>
      </w:pPr>
      <w:r>
        <w:separator/>
      </w:r>
    </w:p>
  </w:endnote>
  <w:endnote w:type="continuationSeparator" w:id="0">
    <w:p w:rsidR="00E43067" w:rsidRDefault="00E43067" w:rsidP="004226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3067" w:rsidRDefault="00E43067" w:rsidP="00422659">
      <w:pPr>
        <w:spacing w:after="0" w:line="240" w:lineRule="auto"/>
      </w:pPr>
      <w:r>
        <w:separator/>
      </w:r>
    </w:p>
  </w:footnote>
  <w:footnote w:type="continuationSeparator" w:id="0">
    <w:p w:rsidR="00E43067" w:rsidRDefault="00E43067" w:rsidP="0042265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2659" w:rsidRDefault="00995057">
    <w:pPr>
      <w:pStyle w:val="Header"/>
    </w:pPr>
    <w:r w:rsidRPr="00995057">
      <w:rPr>
        <w:rFonts w:ascii="Times New Roman" w:hAnsi="Times New Roman" w:cs="Times New Roman"/>
        <w:sz w:val="24"/>
        <w:szCs w:val="24"/>
      </w:rPr>
      <w:t>INNOVATIVE TECH FOR DISASTER AREA COMMUNICATION</w:t>
    </w:r>
    <w:r w:rsidR="000B72CA">
      <w:rPr>
        <w:rFonts w:ascii="Times New Roman" w:hAnsi="Times New Roman" w:cs="Times New Roman"/>
        <w:sz w:val="24"/>
        <w:szCs w:val="24"/>
      </w:rPr>
      <w:t>S</w:t>
    </w:r>
    <w:r w:rsidR="00422659">
      <w:rPr>
        <w:rFonts w:ascii="Times New Roman" w:hAnsi="Times New Roman" w:cs="Times New Roman"/>
        <w:sz w:val="24"/>
        <w:szCs w:val="24"/>
      </w:rPr>
      <w:tab/>
    </w:r>
    <w:r w:rsidR="00422659" w:rsidRPr="00422659">
      <w:rPr>
        <w:rFonts w:ascii="Times New Roman" w:hAnsi="Times New Roman" w:cs="Times New Roman"/>
        <w:sz w:val="24"/>
        <w:szCs w:val="24"/>
      </w:rPr>
      <w:fldChar w:fldCharType="begin"/>
    </w:r>
    <w:r w:rsidR="00422659" w:rsidRPr="00422659">
      <w:rPr>
        <w:rFonts w:ascii="Times New Roman" w:hAnsi="Times New Roman" w:cs="Times New Roman"/>
        <w:sz w:val="24"/>
        <w:szCs w:val="24"/>
      </w:rPr>
      <w:instrText xml:space="preserve"> PAGE   \* MERGEFORMAT </w:instrText>
    </w:r>
    <w:r w:rsidR="00422659" w:rsidRPr="00422659">
      <w:rPr>
        <w:rFonts w:ascii="Times New Roman" w:hAnsi="Times New Roman" w:cs="Times New Roman"/>
        <w:sz w:val="24"/>
        <w:szCs w:val="24"/>
      </w:rPr>
      <w:fldChar w:fldCharType="separate"/>
    </w:r>
    <w:r w:rsidR="00515DC5">
      <w:rPr>
        <w:rFonts w:ascii="Times New Roman" w:hAnsi="Times New Roman" w:cs="Times New Roman"/>
        <w:noProof/>
        <w:sz w:val="24"/>
        <w:szCs w:val="24"/>
      </w:rPr>
      <w:t>8</w:t>
    </w:r>
    <w:r w:rsidR="00422659" w:rsidRPr="00422659">
      <w:rPr>
        <w:rFonts w:ascii="Times New Roman" w:hAnsi="Times New Roman" w:cs="Times New Roman"/>
        <w:noProof/>
        <w:sz w:val="24"/>
        <w:szCs w:val="24"/>
      </w:rPr>
      <w:fldChar w:fldCharType="end"/>
    </w:r>
  </w:p>
  <w:p w:rsidR="00422659" w:rsidRDefault="004226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2659" w:rsidRDefault="00C52042">
    <w:pPr>
      <w:pStyle w:val="Header"/>
    </w:pPr>
    <w:r>
      <w:rPr>
        <w:rFonts w:ascii="Times New Roman" w:hAnsi="Times New Roman" w:cs="Times New Roman"/>
        <w:sz w:val="24"/>
        <w:szCs w:val="24"/>
      </w:rPr>
      <w:t xml:space="preserve">Running head: </w:t>
    </w:r>
    <w:r w:rsidR="00995057" w:rsidRPr="00995057">
      <w:rPr>
        <w:rFonts w:ascii="Times New Roman" w:hAnsi="Times New Roman" w:cs="Times New Roman"/>
        <w:sz w:val="24"/>
        <w:szCs w:val="24"/>
      </w:rPr>
      <w:t>INNOVATIVE TECH FOR DISASTER AREA COMMUNICATION</w:t>
    </w:r>
    <w:r w:rsidR="000B72CA">
      <w:rPr>
        <w:rFonts w:ascii="Times New Roman" w:hAnsi="Times New Roman" w:cs="Times New Roman"/>
        <w:sz w:val="24"/>
        <w:szCs w:val="24"/>
      </w:rPr>
      <w:t>S</w:t>
    </w:r>
    <w:r w:rsidR="002D36AB">
      <w:rPr>
        <w:rFonts w:ascii="Times New Roman" w:hAnsi="Times New Roman" w:cs="Times New Roman"/>
        <w:sz w:val="24"/>
        <w:szCs w:val="24"/>
      </w:rPr>
      <w:tab/>
    </w:r>
    <w:r w:rsidR="002D36AB" w:rsidRPr="002D36AB">
      <w:rPr>
        <w:rFonts w:ascii="Times New Roman" w:hAnsi="Times New Roman" w:cs="Times New Roman"/>
        <w:sz w:val="24"/>
        <w:szCs w:val="24"/>
      </w:rPr>
      <w:fldChar w:fldCharType="begin"/>
    </w:r>
    <w:r w:rsidR="002D36AB" w:rsidRPr="002D36AB">
      <w:rPr>
        <w:rFonts w:ascii="Times New Roman" w:hAnsi="Times New Roman" w:cs="Times New Roman"/>
        <w:sz w:val="24"/>
        <w:szCs w:val="24"/>
      </w:rPr>
      <w:instrText xml:space="preserve"> PAGE   \* MERGEFORMAT </w:instrText>
    </w:r>
    <w:r w:rsidR="002D36AB" w:rsidRPr="002D36AB">
      <w:rPr>
        <w:rFonts w:ascii="Times New Roman" w:hAnsi="Times New Roman" w:cs="Times New Roman"/>
        <w:sz w:val="24"/>
        <w:szCs w:val="24"/>
      </w:rPr>
      <w:fldChar w:fldCharType="separate"/>
    </w:r>
    <w:r w:rsidR="00E43067">
      <w:rPr>
        <w:rFonts w:ascii="Times New Roman" w:hAnsi="Times New Roman" w:cs="Times New Roman"/>
        <w:noProof/>
        <w:sz w:val="24"/>
        <w:szCs w:val="24"/>
      </w:rPr>
      <w:t>1</w:t>
    </w:r>
    <w:r w:rsidR="002D36AB" w:rsidRPr="002D36AB">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6B6539"/>
    <w:multiLevelType w:val="hybridMultilevel"/>
    <w:tmpl w:val="24761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65A341B"/>
    <w:multiLevelType w:val="hybridMultilevel"/>
    <w:tmpl w:val="7CA08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8F8"/>
    <w:rsid w:val="00030B1F"/>
    <w:rsid w:val="00046EE9"/>
    <w:rsid w:val="00055100"/>
    <w:rsid w:val="000973BA"/>
    <w:rsid w:val="000B72CA"/>
    <w:rsid w:val="000C23AD"/>
    <w:rsid w:val="000D0DD8"/>
    <w:rsid w:val="000D5F0B"/>
    <w:rsid w:val="000E1904"/>
    <w:rsid w:val="000F3B59"/>
    <w:rsid w:val="0010133C"/>
    <w:rsid w:val="00113D04"/>
    <w:rsid w:val="0015100B"/>
    <w:rsid w:val="00152313"/>
    <w:rsid w:val="0015599B"/>
    <w:rsid w:val="00167816"/>
    <w:rsid w:val="00184D6F"/>
    <w:rsid w:val="00186035"/>
    <w:rsid w:val="00196A71"/>
    <w:rsid w:val="001A58BF"/>
    <w:rsid w:val="001A70E8"/>
    <w:rsid w:val="001D5EC2"/>
    <w:rsid w:val="001D6ACA"/>
    <w:rsid w:val="00203D04"/>
    <w:rsid w:val="0021317F"/>
    <w:rsid w:val="00222657"/>
    <w:rsid w:val="002241B7"/>
    <w:rsid w:val="00252B01"/>
    <w:rsid w:val="00261BE1"/>
    <w:rsid w:val="00262EAF"/>
    <w:rsid w:val="00272A32"/>
    <w:rsid w:val="0027310F"/>
    <w:rsid w:val="00275B10"/>
    <w:rsid w:val="002821BE"/>
    <w:rsid w:val="00286AC8"/>
    <w:rsid w:val="002A6C18"/>
    <w:rsid w:val="002C34D9"/>
    <w:rsid w:val="002D00A7"/>
    <w:rsid w:val="002D36AB"/>
    <w:rsid w:val="002D4161"/>
    <w:rsid w:val="002D41D8"/>
    <w:rsid w:val="002E18F8"/>
    <w:rsid w:val="002F2221"/>
    <w:rsid w:val="002F28E4"/>
    <w:rsid w:val="002F7AE7"/>
    <w:rsid w:val="00306D3D"/>
    <w:rsid w:val="003310BF"/>
    <w:rsid w:val="00337545"/>
    <w:rsid w:val="00345BBF"/>
    <w:rsid w:val="00347290"/>
    <w:rsid w:val="00370CD6"/>
    <w:rsid w:val="003807AF"/>
    <w:rsid w:val="0038529E"/>
    <w:rsid w:val="003936E3"/>
    <w:rsid w:val="003946D2"/>
    <w:rsid w:val="00394F7B"/>
    <w:rsid w:val="003A2901"/>
    <w:rsid w:val="003A313B"/>
    <w:rsid w:val="003C2BEF"/>
    <w:rsid w:val="003D3DAD"/>
    <w:rsid w:val="003D48A9"/>
    <w:rsid w:val="003D7D4E"/>
    <w:rsid w:val="003E230C"/>
    <w:rsid w:val="003F01BB"/>
    <w:rsid w:val="004068BC"/>
    <w:rsid w:val="00422659"/>
    <w:rsid w:val="0042678D"/>
    <w:rsid w:val="00426DA0"/>
    <w:rsid w:val="00442411"/>
    <w:rsid w:val="00444A89"/>
    <w:rsid w:val="004453BE"/>
    <w:rsid w:val="00453DAD"/>
    <w:rsid w:val="0046055A"/>
    <w:rsid w:val="00463958"/>
    <w:rsid w:val="004868E2"/>
    <w:rsid w:val="00494111"/>
    <w:rsid w:val="004A2D09"/>
    <w:rsid w:val="004A3D7D"/>
    <w:rsid w:val="004C7BF1"/>
    <w:rsid w:val="004D430A"/>
    <w:rsid w:val="00515D2B"/>
    <w:rsid w:val="00515DC5"/>
    <w:rsid w:val="00532770"/>
    <w:rsid w:val="00546A52"/>
    <w:rsid w:val="005663E6"/>
    <w:rsid w:val="00571D35"/>
    <w:rsid w:val="0058057B"/>
    <w:rsid w:val="0058206A"/>
    <w:rsid w:val="0058243E"/>
    <w:rsid w:val="00587A35"/>
    <w:rsid w:val="00594A97"/>
    <w:rsid w:val="005C13F0"/>
    <w:rsid w:val="005D74E2"/>
    <w:rsid w:val="005E014E"/>
    <w:rsid w:val="005E7833"/>
    <w:rsid w:val="00600E61"/>
    <w:rsid w:val="00630EE2"/>
    <w:rsid w:val="00633792"/>
    <w:rsid w:val="006534FF"/>
    <w:rsid w:val="006740B6"/>
    <w:rsid w:val="0067706C"/>
    <w:rsid w:val="00681A37"/>
    <w:rsid w:val="00682BD1"/>
    <w:rsid w:val="0069126E"/>
    <w:rsid w:val="006A4B84"/>
    <w:rsid w:val="006B0024"/>
    <w:rsid w:val="006B00E0"/>
    <w:rsid w:val="006B434C"/>
    <w:rsid w:val="006C41B5"/>
    <w:rsid w:val="006D6C5D"/>
    <w:rsid w:val="006F2024"/>
    <w:rsid w:val="006F7556"/>
    <w:rsid w:val="00700BD9"/>
    <w:rsid w:val="00727D21"/>
    <w:rsid w:val="00752F2D"/>
    <w:rsid w:val="007569E7"/>
    <w:rsid w:val="007669D0"/>
    <w:rsid w:val="00776A45"/>
    <w:rsid w:val="0078491D"/>
    <w:rsid w:val="00785F7A"/>
    <w:rsid w:val="007A1C1D"/>
    <w:rsid w:val="007A3B00"/>
    <w:rsid w:val="007B7316"/>
    <w:rsid w:val="007C0926"/>
    <w:rsid w:val="007C0EA1"/>
    <w:rsid w:val="007C7D71"/>
    <w:rsid w:val="007D5F2F"/>
    <w:rsid w:val="007D7622"/>
    <w:rsid w:val="007E344D"/>
    <w:rsid w:val="008013C0"/>
    <w:rsid w:val="008076E5"/>
    <w:rsid w:val="00820A21"/>
    <w:rsid w:val="008229FB"/>
    <w:rsid w:val="008232F7"/>
    <w:rsid w:val="008252CF"/>
    <w:rsid w:val="00830BF0"/>
    <w:rsid w:val="00847BDA"/>
    <w:rsid w:val="00857E84"/>
    <w:rsid w:val="0087102D"/>
    <w:rsid w:val="0087545E"/>
    <w:rsid w:val="00890DEA"/>
    <w:rsid w:val="008B1418"/>
    <w:rsid w:val="008B7AD2"/>
    <w:rsid w:val="008C00F7"/>
    <w:rsid w:val="008D0277"/>
    <w:rsid w:val="008D0AC8"/>
    <w:rsid w:val="008E64E0"/>
    <w:rsid w:val="008E6BB9"/>
    <w:rsid w:val="008E786B"/>
    <w:rsid w:val="008F756D"/>
    <w:rsid w:val="00901199"/>
    <w:rsid w:val="0090300E"/>
    <w:rsid w:val="00914887"/>
    <w:rsid w:val="00972439"/>
    <w:rsid w:val="00995057"/>
    <w:rsid w:val="009D2009"/>
    <w:rsid w:val="009D5C24"/>
    <w:rsid w:val="009F6FD1"/>
    <w:rsid w:val="00A00301"/>
    <w:rsid w:val="00A069AF"/>
    <w:rsid w:val="00A10196"/>
    <w:rsid w:val="00A16248"/>
    <w:rsid w:val="00A40942"/>
    <w:rsid w:val="00A50003"/>
    <w:rsid w:val="00A57C9B"/>
    <w:rsid w:val="00A633CD"/>
    <w:rsid w:val="00A9669D"/>
    <w:rsid w:val="00AC49B3"/>
    <w:rsid w:val="00B003B9"/>
    <w:rsid w:val="00B00EB7"/>
    <w:rsid w:val="00B0510B"/>
    <w:rsid w:val="00B10BC1"/>
    <w:rsid w:val="00B27511"/>
    <w:rsid w:val="00B45725"/>
    <w:rsid w:val="00B54A70"/>
    <w:rsid w:val="00B65CE5"/>
    <w:rsid w:val="00B7589F"/>
    <w:rsid w:val="00B84ECC"/>
    <w:rsid w:val="00B86043"/>
    <w:rsid w:val="00B91288"/>
    <w:rsid w:val="00B92715"/>
    <w:rsid w:val="00B92F96"/>
    <w:rsid w:val="00BC6A8F"/>
    <w:rsid w:val="00BD33C9"/>
    <w:rsid w:val="00BE41C7"/>
    <w:rsid w:val="00C17381"/>
    <w:rsid w:val="00C207D8"/>
    <w:rsid w:val="00C22AD7"/>
    <w:rsid w:val="00C35A3D"/>
    <w:rsid w:val="00C405F0"/>
    <w:rsid w:val="00C4395B"/>
    <w:rsid w:val="00C43EC8"/>
    <w:rsid w:val="00C51F23"/>
    <w:rsid w:val="00C52042"/>
    <w:rsid w:val="00C62FA1"/>
    <w:rsid w:val="00C702A8"/>
    <w:rsid w:val="00C70A03"/>
    <w:rsid w:val="00C75903"/>
    <w:rsid w:val="00C766BB"/>
    <w:rsid w:val="00C8021E"/>
    <w:rsid w:val="00CA453E"/>
    <w:rsid w:val="00CB7AA6"/>
    <w:rsid w:val="00CD38E3"/>
    <w:rsid w:val="00CF2716"/>
    <w:rsid w:val="00CF7FEB"/>
    <w:rsid w:val="00D12178"/>
    <w:rsid w:val="00D20394"/>
    <w:rsid w:val="00D44D7D"/>
    <w:rsid w:val="00D46437"/>
    <w:rsid w:val="00D80B3C"/>
    <w:rsid w:val="00D9695A"/>
    <w:rsid w:val="00DA5655"/>
    <w:rsid w:val="00DE1AFB"/>
    <w:rsid w:val="00DE4B43"/>
    <w:rsid w:val="00DF120E"/>
    <w:rsid w:val="00DF131F"/>
    <w:rsid w:val="00E05048"/>
    <w:rsid w:val="00E052CB"/>
    <w:rsid w:val="00E25E01"/>
    <w:rsid w:val="00E34EE9"/>
    <w:rsid w:val="00E43067"/>
    <w:rsid w:val="00E452A6"/>
    <w:rsid w:val="00E50641"/>
    <w:rsid w:val="00E57C16"/>
    <w:rsid w:val="00E626EC"/>
    <w:rsid w:val="00ED21FF"/>
    <w:rsid w:val="00EE43E6"/>
    <w:rsid w:val="00EF0C75"/>
    <w:rsid w:val="00EF363C"/>
    <w:rsid w:val="00F02454"/>
    <w:rsid w:val="00F342A8"/>
    <w:rsid w:val="00F41578"/>
    <w:rsid w:val="00F64E23"/>
    <w:rsid w:val="00F74FBD"/>
    <w:rsid w:val="00F81C31"/>
    <w:rsid w:val="00F83B57"/>
    <w:rsid w:val="00F83DC1"/>
    <w:rsid w:val="00F90373"/>
    <w:rsid w:val="00FA728B"/>
    <w:rsid w:val="00FB7722"/>
    <w:rsid w:val="00FC7AF3"/>
    <w:rsid w:val="00FD1B5B"/>
    <w:rsid w:val="00FF5737"/>
    <w:rsid w:val="00FF5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41AFE13-A9AA-4652-85C1-827C5B75A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000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26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2659"/>
  </w:style>
  <w:style w:type="paragraph" w:styleId="Footer">
    <w:name w:val="footer"/>
    <w:basedOn w:val="Normal"/>
    <w:link w:val="FooterChar"/>
    <w:uiPriority w:val="99"/>
    <w:unhideWhenUsed/>
    <w:rsid w:val="004226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2659"/>
  </w:style>
  <w:style w:type="paragraph" w:styleId="Bibliography">
    <w:name w:val="Bibliography"/>
    <w:basedOn w:val="Normal"/>
    <w:next w:val="Normal"/>
    <w:uiPriority w:val="37"/>
    <w:unhideWhenUsed/>
    <w:rsid w:val="00DF120E"/>
  </w:style>
  <w:style w:type="paragraph" w:styleId="ListParagraph">
    <w:name w:val="List Paragraph"/>
    <w:basedOn w:val="Normal"/>
    <w:uiPriority w:val="34"/>
    <w:qFormat/>
    <w:rsid w:val="00B05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9</Pages>
  <Words>9943</Words>
  <Characters>56679</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174</cp:revision>
  <dcterms:created xsi:type="dcterms:W3CDTF">2015-10-11T19:28:00Z</dcterms:created>
  <dcterms:modified xsi:type="dcterms:W3CDTF">2015-10-1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bf59Gq3"/&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